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DD2B3" w14:textId="1928739C" w:rsidR="001473C7" w:rsidRDefault="00192B52">
      <w:pPr>
        <w:jc w:val="center"/>
      </w:pPr>
      <w:r w:rsidRPr="00192B52">
        <w:rPr>
          <w:b/>
          <w:caps/>
        </w:rPr>
        <w:t>An LSTM-Based Approach for Detecting Specific Harsh Driving Events Using Multi-Sensor Data</w:t>
      </w:r>
    </w:p>
    <w:p w14:paraId="03090CAD" w14:textId="6040B945" w:rsidR="001473C7" w:rsidRPr="000B19AD" w:rsidRDefault="000B19AD" w:rsidP="00715A6E">
      <w:pPr>
        <w:pStyle w:val="Author"/>
        <w:rPr>
          <w:vertAlign w:val="superscript"/>
        </w:rPr>
      </w:pPr>
      <w:r>
        <w:t>Ranuki Onara Hettiarachchige</w:t>
      </w:r>
      <w:r>
        <w:rPr>
          <w:vertAlign w:val="superscript"/>
        </w:rPr>
        <w:t>1</w:t>
      </w:r>
      <w:r>
        <w:t>, Armin Ghayur Sadigh</w:t>
      </w:r>
      <w:r>
        <w:rPr>
          <w:vertAlign w:val="superscript"/>
        </w:rPr>
        <w:t>2</w:t>
      </w:r>
    </w:p>
    <w:p w14:paraId="0D37EED7" w14:textId="77777777" w:rsidR="001473C7" w:rsidRDefault="001473C7">
      <w:pPr>
        <w:pStyle w:val="PageNumber1"/>
        <w:rPr>
          <w:rFonts w:ascii="Times New Roman" w:hAnsi="Times New Roman"/>
        </w:rPr>
      </w:pPr>
    </w:p>
    <w:p w14:paraId="35D2651B" w14:textId="121B8B6C" w:rsidR="001473C7" w:rsidRPr="00647336" w:rsidRDefault="000B19AD" w:rsidP="00647336">
      <w:pPr>
        <w:pStyle w:val="Subtitle"/>
      </w:pPr>
      <w:r>
        <w:rPr>
          <w:vertAlign w:val="superscript"/>
        </w:rPr>
        <w:t>1</w:t>
      </w:r>
      <w:r>
        <w:t xml:space="preserve">Department of Biomedical Engineering, </w:t>
      </w:r>
      <w:r>
        <w:rPr>
          <w:vertAlign w:val="superscript"/>
        </w:rPr>
        <w:t>2</w:t>
      </w:r>
      <w:r>
        <w:t>Department of Geomatics Engineering</w:t>
      </w:r>
    </w:p>
    <w:p w14:paraId="637D93B7" w14:textId="77777777" w:rsidR="001473C7" w:rsidRDefault="001473C7">
      <w:pPr>
        <w:jc w:val="center"/>
        <w:rPr>
          <w:sz w:val="20"/>
        </w:rPr>
      </w:pPr>
    </w:p>
    <w:p w14:paraId="40856F6F" w14:textId="77777777" w:rsidR="001473C7" w:rsidRDefault="001473C7">
      <w:pPr>
        <w:jc w:val="both"/>
        <w:rPr>
          <w:sz w:val="20"/>
        </w:rPr>
      </w:pPr>
    </w:p>
    <w:p w14:paraId="6398B902" w14:textId="139E71EE" w:rsidR="009F706B" w:rsidRDefault="009F706B">
      <w:pPr>
        <w:jc w:val="both"/>
        <w:rPr>
          <w:sz w:val="20"/>
        </w:rPr>
        <w:sectPr w:rsidR="009F706B">
          <w:pgSz w:w="12240" w:h="15840" w:code="1"/>
          <w:pgMar w:top="1985" w:right="1080" w:bottom="1411" w:left="1080" w:header="720" w:footer="720" w:gutter="0"/>
          <w:cols w:space="720"/>
        </w:sectPr>
      </w:pPr>
    </w:p>
    <w:p w14:paraId="5DC0B333" w14:textId="554BC994" w:rsidR="001473C7" w:rsidRPr="009C269E" w:rsidRDefault="001473C7" w:rsidP="009C269E">
      <w:pPr>
        <w:pStyle w:val="Heading1"/>
      </w:pPr>
      <w:r w:rsidRPr="00647336">
        <w:t>Abstract</w:t>
      </w:r>
    </w:p>
    <w:p w14:paraId="6AFBEA13" w14:textId="2C82200E" w:rsidR="001473C7" w:rsidRDefault="00C16229">
      <w:pPr>
        <w:pStyle w:val="BodyTextIndent"/>
        <w:ind w:firstLine="0"/>
        <w:rPr>
          <w:i w:val="0"/>
        </w:rPr>
      </w:pPr>
      <w:r w:rsidRPr="00C16229">
        <w:rPr>
          <w:i w:val="0"/>
        </w:rPr>
        <w:t xml:space="preserve">Harsh driving behaviours, including sudden acceleration, abrupt braking, and aggressive lane changes, pose significant risks to road safety as road traffic crashes are the sixth leading cause of disability-adjusted life years worldwide. This study presents a novel approach to detecting these specific harsh driving events using a Long Short-Term Memory (LSTM) model trained on time-series data from inertial sensors. A publicly available dataset, collected under controlled conditions, was used for model development. The dataset was preprocessed with a robust pipeline that included missing value removal, noise reduction using a Kalman Filter, and min-max normalization of magnetometer readings. </w:t>
      </w:r>
      <w:r w:rsidR="00055F56" w:rsidRPr="00C16229">
        <w:rPr>
          <w:i w:val="0"/>
        </w:rPr>
        <w:t>Sensor</w:t>
      </w:r>
      <w:r w:rsidRPr="00C16229">
        <w:rPr>
          <w:i w:val="0"/>
        </w:rPr>
        <w:t xml:space="preserve"> measurements were generated with a sliding window technique to capture temporal dependencies in the data. The LSTM model, featuring three hidden layers and trained over 100 epochs with a cross-entropy loss function and Adam optimizer, demonstrated high performance in classifying seven types of driving behaviours. Achieving accuracy, AUC, and F1 scores of 84%, 0.97, and 0.84, respectively, on the test set, the model showcases the potential of LSTM-based architectures for real-time harsh driving detection. These findings highlight the feasibility of leveraging sequential sensor data for more granular event detection, paving the way for advanced driving safety applications.</w:t>
      </w:r>
    </w:p>
    <w:p w14:paraId="1DFE5609" w14:textId="77777777" w:rsidR="00C16229" w:rsidRDefault="00C16229">
      <w:pPr>
        <w:pStyle w:val="BodyTextIndent"/>
        <w:ind w:firstLine="0"/>
        <w:rPr>
          <w:i w:val="0"/>
        </w:rPr>
      </w:pPr>
    </w:p>
    <w:p w14:paraId="5D4FD136" w14:textId="2AB3BAF3" w:rsidR="001473C7" w:rsidRDefault="001473C7">
      <w:pPr>
        <w:pStyle w:val="BodyTextIndent"/>
        <w:ind w:firstLine="360"/>
        <w:rPr>
          <w:b/>
          <w:bCs/>
          <w:szCs w:val="24"/>
        </w:rPr>
      </w:pPr>
      <w:r>
        <w:rPr>
          <w:b/>
          <w:bCs/>
        </w:rPr>
        <w:t>Index Terms</w:t>
      </w:r>
      <w:r>
        <w:rPr>
          <w:b/>
          <w:bCs/>
          <w:szCs w:val="24"/>
        </w:rPr>
        <w:t xml:space="preserve">— </w:t>
      </w:r>
      <w:r w:rsidR="00FA0FAF">
        <w:rPr>
          <w:i w:val="0"/>
          <w:iCs/>
          <w:szCs w:val="24"/>
        </w:rPr>
        <w:t xml:space="preserve">Harsh Driving, Telematics Data, Driving Behaviour, Sensor Data, </w:t>
      </w:r>
      <w:r w:rsidR="00DE7ADA">
        <w:rPr>
          <w:i w:val="0"/>
          <w:iCs/>
          <w:szCs w:val="24"/>
        </w:rPr>
        <w:t>LSTM Model</w:t>
      </w:r>
      <w:r w:rsidR="00CE73F4">
        <w:rPr>
          <w:i w:val="0"/>
          <w:iCs/>
          <w:szCs w:val="24"/>
        </w:rPr>
        <w:t>, Time-Series Data</w:t>
      </w:r>
    </w:p>
    <w:p w14:paraId="5A19FDA0" w14:textId="77777777" w:rsidR="001473C7" w:rsidRDefault="001473C7">
      <w:pPr>
        <w:pStyle w:val="BodyTextIndent"/>
        <w:ind w:firstLine="0"/>
      </w:pPr>
    </w:p>
    <w:p w14:paraId="3E5D1F37" w14:textId="2C62641D" w:rsidR="003D5F49" w:rsidRPr="00370B4C" w:rsidRDefault="001473C7" w:rsidP="0095365C">
      <w:pPr>
        <w:pStyle w:val="Heading1"/>
      </w:pPr>
      <w:r>
        <w:t>1. Introduction</w:t>
      </w:r>
    </w:p>
    <w:p w14:paraId="7D49831D" w14:textId="5DE0FF9F" w:rsidR="003D5F49" w:rsidRDefault="003D5F49" w:rsidP="009C269E">
      <w:pPr>
        <w:pStyle w:val="Style10ptJustifiedFirstline043cm"/>
      </w:pPr>
      <w:r w:rsidRPr="00370B4C">
        <w:t xml:space="preserve">Driving </w:t>
      </w:r>
      <w:r w:rsidR="00FB730A">
        <w:t>behaviour</w:t>
      </w:r>
      <w:r w:rsidRPr="003D5F49">
        <w:t>s such as speeding, sudden braking, aggressive lane changes, and inattentiveness are significant contributors to road traffic incidents</w:t>
      </w:r>
      <w:r>
        <w:t xml:space="preserve">. </w:t>
      </w:r>
      <w:r w:rsidRPr="003D5F49">
        <w:t>Road traffic crashes are the sixth leading cause of disability-adjusted life years (DALYs) worldwide and the only non-disease cause among the top 15 contributors to this metric</w:t>
      </w:r>
      <w:r w:rsidR="00F71480">
        <w:t>.</w:t>
      </w:r>
      <w:r w:rsidRPr="003D5F49">
        <w:t xml:space="preserve"> </w:t>
      </w:r>
      <w:r w:rsidR="000D3300">
        <w:fldChar w:fldCharType="begin"/>
      </w:r>
      <w:r w:rsidR="000D3300">
        <w:instrText xml:space="preserve"> ADDIN ZOTERO_ITEM CSL_CITATION {"citationID":"ZDhSfWnd","properties":{"formattedCitation":"[1]","plainCitation":"[1]","noteIndex":0},"citationItems":[{"id":14525,"uris":["http://zotero.org/users/13060106/items/J769IBGX"],"itemData":{"id":14525,"type":"webpage","abstract":"WHO fact sheet on road traffic injuries providing key facts and information on who is at risk, drink driving, motor cycle helmets, seat belts and child restraints, and WHO response.","language":"en","title":"Road traffic injuries","URL":"https://www.who.int/news-room/fact-sheets/detail/road-traffic-injuries","accessed":{"date-parts":[["2024",11,26]]}}}],"schema":"https://github.com/citation-style-language/schema/raw/master/csl-citation.json"} </w:instrText>
      </w:r>
      <w:r w:rsidR="000D3300">
        <w:fldChar w:fldCharType="separate"/>
      </w:r>
      <w:r w:rsidR="000D3300" w:rsidRPr="000D3300">
        <w:t>[1]</w:t>
      </w:r>
      <w:r w:rsidR="000D3300">
        <w:fldChar w:fldCharType="end"/>
      </w:r>
      <w:r w:rsidRPr="003D5F49">
        <w:t>. With approximately 1.3 million fatalities annually, road traffic crashes exceed major global health threats such as HIV/AIDS, tuberculosis, and diarrheal diseases</w:t>
      </w:r>
      <w:r w:rsidR="00F71480">
        <w:t>.</w:t>
      </w:r>
      <w:r w:rsidRPr="003D5F49">
        <w:t xml:space="preserve"> </w:t>
      </w:r>
      <w:r w:rsidR="000D3300">
        <w:fldChar w:fldCharType="begin"/>
      </w:r>
      <w:r w:rsidR="000D3300">
        <w:instrText xml:space="preserve"> ADDIN ZOTERO_ITEM CSL_CITATION {"citationID":"guTKyob2","properties":{"formattedCitation":"[2]","plainCitation":"[2]","noteIndex":0},"citationItems":[{"id":14568,"uris":["http://zotero.org/users/13060106/items/SXXTRUZS"],"itemData":{"id":14568,"type":"webpage","abstract":"The World Health Statistics 2020 summarizes recent trends in life expectancy and reports on progress towards the main health and health-related Sustainable Development Goals (SDGs) and associated targets.","language":"en","title":"World health statistics 2020: monitoring health for the SDGs, sustainable development goals","title-short":"World health statistics 2020","URL":"https://www.who.int/publications/i/item/9789240005105","accessed":{"date-parts":[["2024",11,28]]}}}],"schema":"https://github.com/citation-style-language/schema/raw/master/csl-citation.json"} </w:instrText>
      </w:r>
      <w:r w:rsidR="000D3300">
        <w:fldChar w:fldCharType="separate"/>
      </w:r>
      <w:r w:rsidR="000D3300" w:rsidRPr="000D3300">
        <w:t>[2]</w:t>
      </w:r>
      <w:r w:rsidR="000D3300">
        <w:fldChar w:fldCharType="end"/>
      </w:r>
      <w:r w:rsidRPr="003D5F49">
        <w:t>. They are also the leading cause of death for children and young adults aged 5–29 years</w:t>
      </w:r>
      <w:r w:rsidR="00F71480">
        <w:t>.</w:t>
      </w:r>
      <w:r w:rsidRPr="003D5F49">
        <w:t xml:space="preserve"> </w:t>
      </w:r>
      <w:r w:rsidR="000D3300">
        <w:fldChar w:fldCharType="begin"/>
      </w:r>
      <w:r w:rsidR="000D3300">
        <w:instrText xml:space="preserve"> ADDIN ZOTERO_ITEM CSL_CITATION {"citationID":"o2eMoydZ","properties":{"formattedCitation":"[3]","plainCitation":"[3]","noteIndex":0},"citationItems":[{"id":14570,"uris":["http://zotero.org/users/13060106/items/WPM9ZFED"],"itemData":{"id":14570,"type":"webpage","abstract":"Road traffic crashes, road safety, road traffic injuries","language":"en","title":"Road safety","URL":"https://www.who.int/multi-media/details/children-and-young-people","accessed":{"date-parts":[["2024",11,28]]}}}],"schema":"https://github.com/citation-style-language/schema/raw/master/csl-citation.json"} </w:instrText>
      </w:r>
      <w:r w:rsidR="000D3300">
        <w:fldChar w:fldCharType="separate"/>
      </w:r>
      <w:r w:rsidR="000D3300" w:rsidRPr="000D3300">
        <w:t>[3]</w:t>
      </w:r>
      <w:r w:rsidR="000D3300">
        <w:fldChar w:fldCharType="end"/>
      </w:r>
      <w:r w:rsidRPr="003D5F49">
        <w:t xml:space="preserve">. </w:t>
      </w:r>
    </w:p>
    <w:p w14:paraId="07B79A37" w14:textId="140BB124" w:rsidR="007C63B6" w:rsidRDefault="003D5F49" w:rsidP="009C269E">
      <w:pPr>
        <w:pStyle w:val="Style10ptJustifiedFirstline043cm"/>
      </w:pPr>
      <w:r w:rsidRPr="00906B30">
        <w:t xml:space="preserve">Recent advancements in telematics and sensor technologies have revolutionized the study of driving </w:t>
      </w:r>
      <w:r w:rsidR="00FB730A">
        <w:t>behaviour</w:t>
      </w:r>
      <w:r w:rsidRPr="003D5F49">
        <w:t xml:space="preserve">. </w:t>
      </w:r>
      <w:r w:rsidR="006B4F6D" w:rsidRPr="006B4F6D">
        <w:t>The term "telematics" refers to the integration of informatics and telecommunications, which has evolved into "automotive telematics.</w:t>
      </w:r>
      <w:r w:rsidR="003B3F93" w:rsidRPr="006B4F6D">
        <w:t>” Telematics</w:t>
      </w:r>
      <w:r w:rsidRPr="003D5F49">
        <w:t xml:space="preserve"> systems, which </w:t>
      </w:r>
      <w:r w:rsidRPr="003D5F49">
        <w:t>integrate global positioning systems (GPS), accelerometers, and wireless communication technologies, enable the collection of high-resolution data on vehicle dynamics and driver actions</w:t>
      </w:r>
      <w:r w:rsidR="009155ED">
        <w:t xml:space="preserve"> </w:t>
      </w:r>
      <w:r w:rsidR="009155ED">
        <w:fldChar w:fldCharType="begin"/>
      </w:r>
      <w:r w:rsidR="009155ED">
        <w:instrText xml:space="preserve"> ADDIN ZOTERO_ITEM CSL_CITATION {"citationID":"bRsHtIMm","properties":{"formattedCitation":"[4], [5]","plainCitation":"[4], [5]","noteIndex":0},"citationItems":[{"id":14572,"uris":["http://zotero.org/users/13060106/items/SYEYJIKK"],"itemData":{"id":14572,"type":"webpage","title":"GPS: The Global Positioning System","URL":"https://www.gps.gov/","accessed":{"date-parts":[["2024",11,28]]}},"label":"page"},{"id":14574,"uris":["http://zotero.org/users/13060106/items/3G2JRBEH"],"itemData":{"id":14574,"type":"webpage","abstract":"Access 135+ million publications and connect with 20+ million researchers. Join for free and gain visibility by uploading your research.","container-title":"ResearchGate","language":"en","title":"Vehicle Telematics System using GPRS","URL":"https://www.researchgate.net/publication/49612781_Vehicle_Telematics_System_using_GPRS","accessed":{"date-parts":[["2024",11,28]]}},"label":"page"}],"schema":"https://github.com/citation-style-language/schema/raw/master/csl-citation.json"} </w:instrText>
      </w:r>
      <w:r w:rsidR="009155ED">
        <w:fldChar w:fldCharType="separate"/>
      </w:r>
      <w:r w:rsidR="009155ED" w:rsidRPr="009155ED">
        <w:t>[4], [5]</w:t>
      </w:r>
      <w:r w:rsidR="009155ED">
        <w:fldChar w:fldCharType="end"/>
      </w:r>
      <w:r w:rsidRPr="003D5F49">
        <w:t>. One significant advancement is the increase of in-vehicle driving data from large-scale naturalistic driving studies (NDS)</w:t>
      </w:r>
      <w:r w:rsidR="00272B87">
        <w:t xml:space="preserve"> </w:t>
      </w:r>
      <w:r w:rsidR="00272B87">
        <w:fldChar w:fldCharType="begin"/>
      </w:r>
      <w:r w:rsidR="00272B87">
        <w:instrText xml:space="preserve"> ADDIN ZOTERO_ITEM CSL_CITATION {"citationID":"HcMPBFjx","properties":{"formattedCitation":"[6]","plainCitation":"[6]","noteIndex":0},"citationItems":[{"id":14576,"uris":["http://zotero.org/users/13060106/items/JGCE4A4A"],"itemData":{"id":14576,"type":"webpage","title":"An overview of the 100-car naturalistic study and findings","URL":"https://www.researchgate.net/publication/237252699_An_overview_of_the_100-car_naturalistic_study_and_findings","accessed":{"date-parts":[["2024",11,28]]}}}],"schema":"https://github.com/citation-style-language/schema/raw/master/csl-citation.json"} </w:instrText>
      </w:r>
      <w:r w:rsidR="00272B87">
        <w:fldChar w:fldCharType="separate"/>
      </w:r>
      <w:r w:rsidR="00272B87" w:rsidRPr="00272B87">
        <w:t>[6]</w:t>
      </w:r>
      <w:r w:rsidR="00272B87">
        <w:fldChar w:fldCharType="end"/>
      </w:r>
      <w:r w:rsidRPr="003D5F49">
        <w:t xml:space="preserve">. These datasets provide continuous, objective information on driver </w:t>
      </w:r>
      <w:r w:rsidR="00FB730A">
        <w:t>behaviour</w:t>
      </w:r>
      <w:r w:rsidRPr="003D5F49">
        <w:t>, vehicle dynamics, traffic conditions, and environmental factors leading up to crashes. This has paved the way for the application of advanced analytical methods, including machine learning and artificial intelligence, to identify patterns of risky driving</w:t>
      </w:r>
      <w:r>
        <w:t xml:space="preserve"> </w:t>
      </w:r>
      <w:r w:rsidR="007C63B6">
        <w:fldChar w:fldCharType="begin"/>
      </w:r>
      <w:r w:rsidR="007C63B6">
        <w:instrText xml:space="preserve"> ADDIN ZOTERO_ITEM CSL_CITATION {"citationID":"z6XHc1Dg","properties":{"formattedCitation":"[7], [8], [9]","plainCitation":"[7], [8], [9]","noteIndex":0},"citationItems":[{"id":14580,"uris":["http://zotero.org/users/13060106/items/DSMH58SA"],"itemData":{"id":14580,"type":"webpage","title":"Older driver fitness-to-drive evaluation using naturalistic driving data - ScienceDirect","URL":"https://www-sciencedirect-com.ezproxy.lib.ucalgary.ca/science/article/pii/S0022437515000456","accessed":{"date-parts":[["2024",11,28]]}},"label":"page"},{"id":14579,"uris":["http://zotero.org/users/13060106/items/C9SK5VES"],"itemData":{"id":14579,"type":"webpage","title":"Distracted Driving and Risk of Road Crashes among Novice and Experienced Drivers | New England Journal of Medicine","URL":"https://www.nejm.org/doi/full/10.1056/NEJMsa1204142","accessed":{"date-parts":[["2024",11,28]]}},"label":"page"},{"id":14578,"uris":["http://zotero.org/users/13060106/items/MMZ7F8EH"],"itemData":{"id":14578,"type":"webpage","title":"Driver crash risk factors and prevalence evaluation using naturalistic driving data | PNAS","URL":"https://www.pnas.org/doi/abs/10.1073/pnas.1513271113","accessed":{"date-parts":[["2024",11,28]]}},"label":"page"}],"schema":"https://github.com/citation-style-language/schema/raw/master/csl-citation.json"} </w:instrText>
      </w:r>
      <w:r w:rsidR="007C63B6">
        <w:fldChar w:fldCharType="separate"/>
      </w:r>
      <w:r w:rsidR="007C63B6" w:rsidRPr="007C63B6">
        <w:t>[7], [8], [9]</w:t>
      </w:r>
      <w:r w:rsidR="007C63B6">
        <w:fldChar w:fldCharType="end"/>
      </w:r>
      <w:r w:rsidRPr="003D5F49">
        <w:t xml:space="preserve">. However, the high cost and rarity of crash data in NDS have necessitated the use of measures, such as </w:t>
      </w:r>
      <w:r>
        <w:t>harsh driving</w:t>
      </w:r>
      <w:r w:rsidRPr="003D5F49">
        <w:t xml:space="preserve"> events, to predict crash risks and assess risky driving </w:t>
      </w:r>
      <w:r w:rsidR="00FB730A">
        <w:t>behaviour</w:t>
      </w:r>
      <w:r w:rsidRPr="003D5F49">
        <w:t xml:space="preserve">s </w:t>
      </w:r>
      <w:r w:rsidR="007C63B6">
        <w:fldChar w:fldCharType="begin"/>
      </w:r>
      <w:r w:rsidR="007C63B6">
        <w:instrText xml:space="preserve"> ADDIN ZOTERO_ITEM CSL_CITATION {"citationID":"PAKMw0Od","properties":{"formattedCitation":"[10]","plainCitation":"[10]","noteIndex":0},"citationItems":[{"id":14584,"uris":["http://zotero.org/users/13060106/items/7H28SNQN"],"itemData":{"id":14584,"type":"webpage","title":"Near Crashes as Crash Surrogate for Naturalistic Driving Studies - Feng Guo, Sheila G. Klauer, Jonathan M. Hankey, Thomas A. Dingus, 2010","URL":"https://journals-sagepub-com.ezproxy.lib.ucalgary.ca/doi/abs/10.3141/2147-09","accessed":{"date-parts":[["2024",11,28]]}}}],"schema":"https://github.com/citation-style-language/schema/raw/master/csl-citation.json"} </w:instrText>
      </w:r>
      <w:r w:rsidR="007C63B6">
        <w:fldChar w:fldCharType="separate"/>
      </w:r>
      <w:r w:rsidR="007C63B6" w:rsidRPr="007C63B6">
        <w:t>[10]</w:t>
      </w:r>
      <w:r w:rsidR="007C63B6">
        <w:fldChar w:fldCharType="end"/>
      </w:r>
      <w:r w:rsidR="007C63B6">
        <w:t>.</w:t>
      </w:r>
    </w:p>
    <w:p w14:paraId="2609647D" w14:textId="75352CFC" w:rsidR="003D5F49" w:rsidRDefault="003D5F49" w:rsidP="009C269E">
      <w:pPr>
        <w:pStyle w:val="Style10ptJustifiedFirstline043cm"/>
      </w:pPr>
      <w:r w:rsidRPr="00906B30">
        <w:t>Harsh driving</w:t>
      </w:r>
      <w:r w:rsidRPr="003D5F49">
        <w:t xml:space="preserve"> events, caused by actions like hard braking, sharp swerving, and sudden accelerations, occur more frequently than crashes and are easily captured by vehicle sensors. These events have been widely validated as substitutes for crash risk prediction and driver </w:t>
      </w:r>
      <w:r w:rsidR="00FB730A">
        <w:t>behaviour</w:t>
      </w:r>
      <w:r w:rsidRPr="003D5F49">
        <w:t xml:space="preserve"> evaluation, with research showing their strong predictive value for crash likelihood </w:t>
      </w:r>
      <w:r w:rsidR="00324717">
        <w:fldChar w:fldCharType="begin"/>
      </w:r>
      <w:r w:rsidR="00324717">
        <w:instrText xml:space="preserve"> ADDIN ZOTERO_ITEM CSL_CITATION {"citationID":"iKVXZWcW","properties":{"formattedCitation":"[11], [12]","plainCitation":"[11], [12]","noteIndex":0},"citationItems":[{"id":14586,"uris":["http://zotero.org/users/13060106/items/B8NJW3TQ"],"itemData":{"id":14586,"type":"webpage","title":"Crash rates over time among younger and older drivers in the SHRP 2 naturalistic driving study","URL":"https://www.researchgate.net/publication/340504626_Crash_rates_over_time_among_younger_and_older_drivers_in_the_SHRP_2_naturalistic_driving_study","accessed":{"date-parts":[["2024",11,28]]}},"label":"page"},{"id":14591,"uris":["http://zotero.org/users/13060106/items/RM2HHI44"],"itemData":{"id":14591,"type":"article-journal","abstract":"Road accidents are increasing worldwide and are causing millions of deaths each year. They impose significant financial and economic expenses on society. Existing research has mostly studied road accident prediction as a classification problem, which aims to predict whether a traffic accident may happen in the future or not without exploring the underneath relationships between the complicated factors contributing to road accidents. A number of research have been done to date to explore the importance of road accident contributing factors in relation to road accidents and their severity, however, only a few of those research have explored a subset of ensemble ML models and the New Zealand (NZ) road accident dataset. Therefore, in this paper, we have evaluated a set of machine learning (ML) models to predict road accident severity based on the most recent NZ road accident dataset. We have also analysed the predicted results and applied an explainable ML (XML) technique to evaluate the importance of road accident contributing factors. To predict road accidents with different injury severity, this work has considered different ensembles of ML models, like Random Forest (RF), Decision Jungle (DJ), Adaptive Boosting (AdaBoost), Extreme Gradient Boosting (XGBoost), Light Gradient Boosting Machine (L-GBM), and Categorical Boosting (CatBoost). New Zealand road accident data from 2016 through 2020 obtained from the New Zealand Ministry of Transport is used to perform this study. The comparison results show that RF is the best classifier with 81.45% accuracy, 81.68% precision, 81.42% recall, and 81.04% of F1-Score. Next, we have employed the Shapley value analysis as an XML technique to interpret the RF model performance at global and local levels. While the global level explanation provides the rank of the features’ contribution to severity classification, the local one is for exploring the use of features in the model. Furthermore, the Shapley Additive exPlanation (SHAP) dependence plot is used to investigate the relationship and interaction of the features towards the target variable prediction. Based on the findings, it can be said that the road category and number of vehicles involved in an accident significantly impact injury severity. The identified high-ranked features through SHAP analysis are used to retrain the ML models and measure their performance. The result shows 6%, 5%, and 8%, increase, respectively, in the performances of DJ, AdaBoost, and CatBoost models.","container-title":"Transportation Research Interdisciplinary Perspectives","DOI":"10.1016/j.trip.2023.100814","ISSN":"2590-1982","journalAbbreviation":"Transportation Research Interdisciplinary Perspectives","page":"100814","source":"ScienceDirect","title":"A study on road accident prediction and contributing factors using explainable machine learning models: analysis and performance","title-short":"A study on road accident prediction and contributing factors using explainable machine learning models","URL":"https://www.sciencedirect.com/science/article/pii/S2590198223000611","volume":"19","author":[{"family":"Ahmed","given":"Shakil"},{"family":"Hossain","given":"Md Akbar"},{"family":"Ray","given":"Sayan Kumar"},{"family":"Bhuiyan","given":"Md Mafijul Islam"},{"family":"Sabuj","given":"Saifur Rahman"}],"accessed":{"date-parts":[["2024",11,28]]},"issued":{"date-parts":[["2023",5,1]]}},"label":"page"}],"schema":"https://github.com/citation-style-language/schema/raw/master/csl-citation.json"} </w:instrText>
      </w:r>
      <w:r w:rsidR="00324717">
        <w:fldChar w:fldCharType="separate"/>
      </w:r>
      <w:r w:rsidR="00324717" w:rsidRPr="00324717">
        <w:t>[11], [12]</w:t>
      </w:r>
      <w:r w:rsidR="00324717">
        <w:fldChar w:fldCharType="end"/>
      </w:r>
      <w:r w:rsidR="00324717">
        <w:t xml:space="preserve">. </w:t>
      </w:r>
      <w:r w:rsidRPr="003D5F49">
        <w:t>For example, hard-braking events, defined by significant deceleration along the vehicle’s longitudinal axis, are critical metrics for assessing evasive maneuvers or collision scenarios.</w:t>
      </w:r>
    </w:p>
    <w:p w14:paraId="03548401" w14:textId="2EAE7116" w:rsidR="003D5F49" w:rsidRPr="003D5F49" w:rsidRDefault="003D5F49" w:rsidP="009C269E">
      <w:pPr>
        <w:pStyle w:val="Style10ptJustifiedFirstline043cm"/>
      </w:pPr>
      <w:r w:rsidRPr="00906B30">
        <w:t xml:space="preserve">Moreover, understanding the human factors behind driving </w:t>
      </w:r>
      <w:r w:rsidR="00FB730A">
        <w:t>behaviour</w:t>
      </w:r>
      <w:r w:rsidRPr="003D5F49">
        <w:t>s is critical. Studies reveal that human errors, including improper lookout, excessive speed, and inattention, are primary contributors to over 90% of crashes</w:t>
      </w:r>
      <w:r w:rsidR="007212CB">
        <w:t xml:space="preserve"> </w:t>
      </w:r>
      <w:r w:rsidR="007212CB">
        <w:fldChar w:fldCharType="begin"/>
      </w:r>
      <w:r w:rsidR="007212CB">
        <w:instrText xml:space="preserve"> ADDIN ZOTERO_ITEM CSL_CITATION {"citationID":"vkvYiDNQ","properties":{"formattedCitation":"[13], [14]","plainCitation":"[13], [14]","noteIndex":0},"citationItems":[{"id":14594,"uris":["http://zotero.org/users/13060106/items/K2E7H6TN"],"itemData":{"id":14594,"type":"webpage","title":"The effect of age on the personality and cognitive characteristics of three distinct risky driving offender groups - ScienceDirect","URL":"https://www-sciencedirect-com.ezproxy.lib.ucalgary.ca/science/article/pii/S019188691730168X","accessed":{"date-parts":[["2024",11,28]]}},"label":"page"},{"id":14549,"uris":["http://zotero.org/users/13060106/items/JYJD3VNQ"],"itemData":{"id":14549,"type":"webpage","abstract":"Access 135+ million publications and connect with 20+ million researchers. Join for free and gain visibility by uploading your research.","container-title":"ResearchGate","language":"en","title":"Robust Data-Driven Framework for Driver Behavior Profiling Using Supervised Machine Learning","URL":"https://www.researchgate.net/publication/345139907_Robust_Data-Driven_Framework_for_Driver_Behavior_Profiling_Using_Supervised_Machine_Learning","accessed":{"date-parts":[["2024",11,27]]}},"label":"page"}],"schema":"https://github.com/citation-style-language/schema/raw/master/csl-citation.json"} </w:instrText>
      </w:r>
      <w:r w:rsidR="007212CB">
        <w:fldChar w:fldCharType="separate"/>
      </w:r>
      <w:r w:rsidR="007212CB" w:rsidRPr="007212CB">
        <w:t>[13], [14]</w:t>
      </w:r>
      <w:r w:rsidR="007212CB">
        <w:fldChar w:fldCharType="end"/>
      </w:r>
      <w:r w:rsidRPr="003D5F49">
        <w:t xml:space="preserve">. By leveraging telematics data and computational models, researchers can evaluate these </w:t>
      </w:r>
      <w:r w:rsidR="00FB730A">
        <w:t>behaviour</w:t>
      </w:r>
      <w:r w:rsidRPr="003D5F49">
        <w:t xml:space="preserve">s in </w:t>
      </w:r>
      <w:r w:rsidR="00255F42">
        <w:t>real-time</w:t>
      </w:r>
      <w:r w:rsidRPr="003D5F49">
        <w:t>, offering opportunities for proactive interventions and improved safety measures.</w:t>
      </w:r>
    </w:p>
    <w:p w14:paraId="30E73D90" w14:textId="623447DA" w:rsidR="003B3F93" w:rsidRPr="00370B4C" w:rsidRDefault="003B3F93" w:rsidP="009C269E">
      <w:pPr>
        <w:pStyle w:val="Style10ptJustifiedFirstline043cm"/>
      </w:pPr>
      <w:r w:rsidRPr="00906B30">
        <w:t xml:space="preserve">While most existing studies focus on classifying overall driving </w:t>
      </w:r>
      <w:r w:rsidR="00B06B68" w:rsidRPr="00906B30">
        <w:t>behaviour</w:t>
      </w:r>
      <w:r w:rsidRPr="00906B30">
        <w:t xml:space="preserve"> into categories such as safe and harsh driving, they often overlook the identification and classification of specific harsh driving events such as sudden acceleration, sudden braking, sharp turning, and aggressive lane changing. These individual events are critical for a detailed understanding of driving </w:t>
      </w:r>
      <w:r w:rsidR="00B06B68" w:rsidRPr="00906B30">
        <w:t>behaviour</w:t>
      </w:r>
      <w:r w:rsidRPr="00906B30">
        <w:t xml:space="preserve"> and real-time risk detection. Our study addresses this gap by developing a novel system that not only classifies driving </w:t>
      </w:r>
      <w:r w:rsidR="00B06B68" w:rsidRPr="00906B30">
        <w:t>behaviour</w:t>
      </w:r>
      <w:r w:rsidRPr="00906B30">
        <w:t xml:space="preserve"> as safe or harsh but also detects and classifies specific harsh driving events using advanced LSTM-based </w:t>
      </w:r>
      <w:r w:rsidR="00255F42">
        <w:t>machine-learning</w:t>
      </w:r>
      <w:r w:rsidRPr="00906B30">
        <w:t xml:space="preserve"> techniques. This approach enables a more granular and </w:t>
      </w:r>
      <w:r w:rsidRPr="00906B30">
        <w:lastRenderedPageBreak/>
        <w:t xml:space="preserve">actionable understanding of driving </w:t>
      </w:r>
      <w:r w:rsidR="00B06B68" w:rsidRPr="00906B30">
        <w:t>behaviour</w:t>
      </w:r>
      <w:r w:rsidRPr="00906B30">
        <w:t xml:space="preserve"> compared to the broader categorizations</w:t>
      </w:r>
      <w:r w:rsidRPr="00370B4C">
        <w:t xml:space="preserve"> used in prior work.</w:t>
      </w:r>
    </w:p>
    <w:p w14:paraId="4D9A1D64" w14:textId="095F8797" w:rsidR="001473C7" w:rsidRPr="00370B4C" w:rsidRDefault="001473C7" w:rsidP="0095365C">
      <w:pPr>
        <w:pStyle w:val="Heading1"/>
      </w:pPr>
      <w:r>
        <w:t xml:space="preserve">2. </w:t>
      </w:r>
      <w:r w:rsidR="00FA0FAF">
        <w:t>Related WORK</w:t>
      </w:r>
    </w:p>
    <w:p w14:paraId="7EBB9B37" w14:textId="17072627" w:rsidR="0067023D" w:rsidRPr="0067023D" w:rsidRDefault="0067023D" w:rsidP="009C269E">
      <w:pPr>
        <w:pStyle w:val="Style10ptJustifiedFirstline043cm"/>
      </w:pPr>
      <w:r w:rsidRPr="00370B4C">
        <w:t xml:space="preserve">Early research in driving </w:t>
      </w:r>
      <w:r w:rsidR="00B06B68">
        <w:t>behaviour</w:t>
      </w:r>
      <w:r w:rsidRPr="0067023D">
        <w:t xml:space="preserve"> analysis often relied on statistical models and subjective evaluations by human observers, focusing primarily on assessing general driving risks</w:t>
      </w:r>
      <w:r w:rsidR="009155ED">
        <w:t xml:space="preserve"> </w:t>
      </w:r>
      <w:r w:rsidR="009155ED">
        <w:fldChar w:fldCharType="begin"/>
      </w:r>
      <w:r w:rsidR="007212CB">
        <w:instrText xml:space="preserve"> ADDIN ZOTERO_ITEM CSL_CITATION {"citationID":"sBWRGtkV","properties":{"formattedCitation":"[15]","plainCitation":"[15]","noteIndex":0},"citationItems":[{"id":14543,"uris":["http://zotero.org/users/13060106/items/NP6R6LGP"],"itemData":{"id":14543,"type":"article-journal","abstract":"Self-assessment of driving skills became a noteworthy research subject in traffic psychology, since by knowing one's strenghts and weaknesses, drivers can take an efficient compensatory action to moderate risk and to ensure safety in hazardous environments. The current study aims to investigate drivers’ self-conception of their own driving skills and behavior in relation to expert evaluations of their actual driving, by using naturalistic and systematic observation method during actual on-road driving session and to assess the different aspects of driving via comprehensive scales sensitive to different specific aspects of driving. 19–63 years old male participants (N=158) attended an on-road driving session lasting approximately 80min (45km). During the driving session, drivers’ errors and violations were recorded by an expert observer. At the end of the driving session, observers completed the driver evaluation questionnaire, while drivers completed the driving self-evaluation questionnaire and Driver Behavior Questionnaire (DBQ). Low to moderate correlations between driver and observer evaluations of driving skills and behavior, mainly on errors and violations of speed and traffic lights was found. Furthermore, the robust finding that drivers evaluate their driving performance as better than the expert was replicated. Over-positive appraisal was higher among drivers with higher error/violation score and with the ones that were evaluated by the expert as “unsafe”. We suggest that the traffic environment might be regulated by increasing feedback indicators of errors and violations, which in turn might increase the insight into driving performance. Improving self-awareness by training and feedback sessions might play a key role for reducing the probability of risk in their driving activity.","container-title":"Accident Analysis &amp; Prevention","DOI":"10.1016/j.aap.2013.10.022","ISSN":"0001-4575","journalAbbreviation":"Accident Analysis &amp; Prevention","page":"65-73","source":"ScienceDirect","title":"How accurately do drivers evaluate their own driving behavior? An on-road observational study","title-short":"How accurately do drivers evaluate their own driving behavior?","URL":"https://www.sciencedirect.com/science/article/pii/S0001457513004326","volume":"63","author":[{"family":"Amado","given":"Sonia"},{"family":"Arıkan","given":"Elvan"},{"family":"Kaça","given":"Gülin"},{"family":"Koyuncu","given":"Mehmet"},{"family":"Turkan","given":"B. Nilay"}],"accessed":{"date-parts":[["2024",11,27]]},"issued":{"date-parts":[["2014",2,1]]}}}],"schema":"https://github.com/citation-style-language/schema/raw/master/csl-citation.json"} </w:instrText>
      </w:r>
      <w:r w:rsidR="009155ED">
        <w:fldChar w:fldCharType="separate"/>
      </w:r>
      <w:r w:rsidR="007212CB" w:rsidRPr="007212CB">
        <w:t>[15]</w:t>
      </w:r>
      <w:r w:rsidR="009155ED">
        <w:fldChar w:fldCharType="end"/>
      </w:r>
      <w:r w:rsidRPr="0067023D">
        <w:t xml:space="preserve">. Recent advancements in machine learning have enabled the development of predictive models that analyze historical data to identify risky driving </w:t>
      </w:r>
      <w:r w:rsidR="00B06B68">
        <w:t>behaviour</w:t>
      </w:r>
      <w:r w:rsidRPr="0067023D">
        <w:t>s, such as speeding, abrupt acceleration, lane changes, and near-collision events</w:t>
      </w:r>
      <w:r w:rsidR="00BB191E">
        <w:t xml:space="preserve"> </w:t>
      </w:r>
      <w:r w:rsidR="00BB191E">
        <w:fldChar w:fldCharType="begin"/>
      </w:r>
      <w:r w:rsidR="00BB191E">
        <w:instrText xml:space="preserve"> ADDIN ZOTERO_ITEM CSL_CITATION {"citationID":"YgKJwP9L","properties":{"formattedCitation":"[16]","plainCitation":"[16]","noteIndex":0},"citationItems":[{"id":14596,"uris":["http://zotero.org/users/13060106/items/VME6IL46"],"itemData":{"id":14596,"type":"webpage","title":"Methods and Tools for Monitoring Driver's Behavior","URL":"https://www.researchgate.net/publication/367557577_Methods_and_Tools_for_Monitoring_Driver's_Behavior","accessed":{"date-parts":[["2024",11,28]]}}}],"schema":"https://github.com/citation-style-language/schema/raw/master/csl-citation.json"} </w:instrText>
      </w:r>
      <w:r w:rsidR="00BB191E">
        <w:fldChar w:fldCharType="separate"/>
      </w:r>
      <w:r w:rsidR="00BB191E" w:rsidRPr="00BB191E">
        <w:t>[16]</w:t>
      </w:r>
      <w:r w:rsidR="00BB191E">
        <w:fldChar w:fldCharType="end"/>
      </w:r>
      <w:r w:rsidRPr="0067023D">
        <w:t>. Trajectory-based acceleration indicators and accelerometer data have been particularly effective in detecting abnormal driving patterns, enhancing the precision of such analyses</w:t>
      </w:r>
      <w:r w:rsidR="003C5D7F">
        <w:t xml:space="preserve"> </w:t>
      </w:r>
      <w:r w:rsidR="003C5D7F">
        <w:fldChar w:fldCharType="begin"/>
      </w:r>
      <w:r w:rsidR="003C5D7F">
        <w:instrText xml:space="preserve"> ADDIN ZOTERO_ITEM CSL_CITATION {"citationID":"3z1USZSe","properties":{"formattedCitation":"[17]","plainCitation":"[17]","noteIndex":0},"citationItems":[{"id":14553,"uris":["http://zotero.org/users/13060106/items/Z4TIAFSM"],"itemData":{"id":14553,"type":"webpage","abstract":"Access 135+ million publications and connect with 20+ million researchers. Join for free and gain visibility by uploading your research.","container-title":"ResearchGate","language":"en","title":"Anomalous Behavior Detection in Trajectory Data of Older Drivers","URL":"https://www.researchgate.net/publication/377069957_Anomalous_Behavior_Detection_in_Trajectory_Data_of_Older_Drivers","accessed":{"date-parts":[["2024",11,27]]}}}],"schema":"https://github.com/citation-style-language/schema/raw/master/csl-citation.json"} </w:instrText>
      </w:r>
      <w:r w:rsidR="003C5D7F">
        <w:fldChar w:fldCharType="separate"/>
      </w:r>
      <w:r w:rsidR="003C5D7F" w:rsidRPr="003C5D7F">
        <w:t>[17]</w:t>
      </w:r>
      <w:r w:rsidR="003C5D7F">
        <w:fldChar w:fldCharType="end"/>
      </w:r>
      <w:r w:rsidRPr="0067023D">
        <w:t xml:space="preserve">. </w:t>
      </w:r>
      <w:r w:rsidR="00256015" w:rsidRPr="00256015">
        <w:t xml:space="preserve">These studies often relied on acceleration and braking thresholds to identify events where predefined values were used to classify </w:t>
      </w:r>
      <w:r w:rsidR="00B06B68">
        <w:t>behaviour</w:t>
      </w:r>
      <w:r w:rsidR="00256015" w:rsidRPr="00256015">
        <w:t>s as risky</w:t>
      </w:r>
      <w:r w:rsidR="00BB191E">
        <w:t xml:space="preserve"> </w:t>
      </w:r>
      <w:r w:rsidR="00BB191E">
        <w:fldChar w:fldCharType="begin"/>
      </w:r>
      <w:r w:rsidR="003C5D7F">
        <w:instrText xml:space="preserve"> ADDIN ZOTERO_ITEM CSL_CITATION {"citationID":"Zn9rsq8P","properties":{"formattedCitation":"[18]","plainCitation":"[18]","noteIndex":0},"citationItems":[{"id":13951,"uris":["http://zotero.org/users/13060106/items/3BZ2WFJ5"],"itemData":{"id":13951,"type":"article-journal","abstract":"Drivers with higher proportion of hard braking events have greater potential to be involved in an accident. In this study, we tested if hard braking events might be accounted for by drivers' hazard perception (HP) ability. Our investigation was based on an original approach. Usually, researchers deﬁne hard braking according to a single deceleration threshold (e.g., g &lt; -0.5). In this study, we chose diﬀerent thresholds for hard braking (−0.25 to −0.6 g) and for each threshold, we examined the linkage between HP test (HPT) scores and the proportion of hard braking events. We hypothesized that this linkage would be stronger if the threshold that deﬁnes hard braking is higher. This is because the stronger the braking events, the higher the likelihood that they resulted from later detection of hazards and the lower the likelihood that they resulted from other causes (e.g., road humps). Thirty-three drivers completed an HPT and used a smartphone app that recorded their vehicle kinematics. We estimated the coeﬃcient of HPT score in a series of binomial regression models on the proportion of hard braking events. In accordance with our hypothesis, we found that the coeﬃcient of HPT score changed as a function of the threshold for hard braking. This ﬁnding was based on a signiﬁcant negative Spearman correlation between the coeﬃcients and the threshold and on linear functions that we derived from two binomial models that allowed the coeﬃcient of HPT to vary according to the threshold. Our ﬁndings show that hard braking events are related to HP ability and can inform safety interventions in response to excessive proportion of hard braking events. In addition, they demonstrate that using a range of thresholds for hard braking is a practical tool in the study of hard braking events. From a theoretical perspective, our ﬁndings provide strong support to hazard perception theory.","container-title":"Accident Analysis &amp; Prevention","DOI":"10.1016/j.aap.2019.105267","ISSN":"00014575","journalAbbreviation":"Accident Analysis &amp; Prevention","language":"en","page":"105267","source":"DOI.org (Crossref)","title":"Relationship between hazard-perception-test scores and proportion of hard-braking events during on-road driving – An investigation using a range of thresholds for hard-braking","URL":"https://linkinghub.elsevier.com/retrieve/pii/S0001457519305299","volume":"132","author":[{"family":"Botzer","given":"Assaf"},{"family":"Musicant","given":"Oren"},{"family":"Mama","given":"Yaniv"}],"accessed":{"date-parts":[["2024",8,26]]},"issued":{"date-parts":[["2019",11]]}}}],"schema":"https://github.com/citation-style-language/schema/raw/master/csl-citation.json"} </w:instrText>
      </w:r>
      <w:r w:rsidR="00BB191E">
        <w:fldChar w:fldCharType="separate"/>
      </w:r>
      <w:r w:rsidR="003C5D7F" w:rsidRPr="003C5D7F">
        <w:t>[18]</w:t>
      </w:r>
      <w:r w:rsidR="00BB191E">
        <w:fldChar w:fldCharType="end"/>
      </w:r>
      <w:r w:rsidR="00256015" w:rsidRPr="00256015">
        <w:t xml:space="preserve">. While effective to some extent, threshold-based approaches can oversimplify the complexity of driving patterns and may miss nuanced </w:t>
      </w:r>
      <w:r w:rsidR="00B06B68">
        <w:t>behaviour</w:t>
      </w:r>
      <w:r w:rsidR="00256015" w:rsidRPr="00256015">
        <w:t>s.</w:t>
      </w:r>
    </w:p>
    <w:p w14:paraId="7E3E853D" w14:textId="6A67DB7F" w:rsidR="0067023D" w:rsidRPr="0067023D" w:rsidRDefault="0067023D" w:rsidP="009C269E">
      <w:pPr>
        <w:pStyle w:val="Style10ptJustifiedFirstline043cm"/>
      </w:pPr>
      <w:r w:rsidRPr="00370B4C">
        <w:t>Clustering and pattern recognition algorithms</w:t>
      </w:r>
      <w:r w:rsidR="00256015">
        <w:t xml:space="preserve"> </w:t>
      </w:r>
      <w:r w:rsidRPr="0067023D">
        <w:t xml:space="preserve">have been employed to categorize driving </w:t>
      </w:r>
      <w:r w:rsidR="00B06B68">
        <w:t>behaviour</w:t>
      </w:r>
      <w:r w:rsidRPr="0067023D">
        <w:t>s into clusters like aggressive, cautious, or routine driving, linking these clusters to accident risk levels</w:t>
      </w:r>
      <w:r w:rsidR="003C5D7F">
        <w:t xml:space="preserve"> </w:t>
      </w:r>
      <w:r w:rsidR="003C5D7F">
        <w:fldChar w:fldCharType="begin"/>
      </w:r>
      <w:r w:rsidR="003C5D7F">
        <w:instrText xml:space="preserve"> ADDIN ZOTERO_ITEM CSL_CITATION {"citationID":"B2OM9yAn","properties":{"formattedCitation":"[19]","plainCitation":"[19]","noteIndex":0},"citationItems":[{"id":14557,"uris":["http://zotero.org/users/13060106/items/6YIZDNUZ"],"itemData":{"id":14557,"type":"article-journal","abstract":"The driving patterns of the electric vehicles describe how users use their vehicles, reflecting the users' habits. These patterns have a positive effect on vehicle energy consumption. In this paper, a two-level clustering model is proposed to determine the driving patterns of electric vehicles. Firstly, the driving pattern characteristics are extracted from the data set of the electric vehicles. Then, the driving patterns including daily driving patterns and multifaceted driving patterns are obtained by a two-level clustering model. The data of 1463 electric vehicles in China were collected from September 1, 2015, to September 1, 2016. Using the proposed model, we obtain five types of daily driving patterns and four types of multifaceted driving patterns. Then, the features of clusters are extracted, and the geographical distribution analysis of the multifaceted driving patterns is conducted. The experimental results reveal that there are many driving patterns of the electric vehicles. Moreover, the effectiveness of the clustering models is verified by the experiments. The customer segmentation based on the driving patterns of electric vehicles is of a great significance for the development of personalized and targeted marketing strategies of vehicle manufacturers and energy efficiency improvement.","container-title":"Journal of Cleaner Production","DOI":"10.1016/j.jclepro.2018.09.184","ISSN":"0959-6526","journalAbbreviation":"Journal of Cleaner Production","page":"827-837","source":"ScienceDirect","title":"A data-driven two-level clustering model for driving pattern analysis of electric vehicles and a case study","URL":"https://www.sciencedirect.com/science/article/pii/S0959652618329135","volume":"206","author":[{"family":"Li","given":"Xuefang"},{"family":"Zhang","given":"Qiang"},{"family":"Peng","given":"Zhanglin"},{"family":"Wang","given":"Anning"},{"family":"Wang","given":"Wanying"}],"accessed":{"date-parts":[["2024",11,27]]},"issued":{"date-parts":[["2019",1,1]]}}}],"schema":"https://github.com/citation-style-language/schema/raw/master/csl-citation.json"} </w:instrText>
      </w:r>
      <w:r w:rsidR="003C5D7F">
        <w:fldChar w:fldCharType="separate"/>
      </w:r>
      <w:r w:rsidR="003C5D7F" w:rsidRPr="003C5D7F">
        <w:t>[19]</w:t>
      </w:r>
      <w:r w:rsidR="003C5D7F">
        <w:fldChar w:fldCharType="end"/>
      </w:r>
      <w:r w:rsidRPr="0067023D">
        <w:t>. Neural networks</w:t>
      </w:r>
      <w:r w:rsidR="00256015">
        <w:t xml:space="preserve"> such as MLP</w:t>
      </w:r>
      <w:r w:rsidRPr="0067023D">
        <w:t xml:space="preserve"> have also shown promise in predicting driving features, such as acceleration distribution, but face challenges in visualizing and interpreting features in high-dimensional datasets</w:t>
      </w:r>
      <w:r w:rsidR="00272B87">
        <w:t xml:space="preserve"> </w:t>
      </w:r>
      <w:r w:rsidR="00272B87">
        <w:fldChar w:fldCharType="begin"/>
      </w:r>
      <w:r w:rsidR="003C5D7F">
        <w:instrText xml:space="preserve"> ADDIN ZOTERO_ITEM CSL_CITATION {"citationID":"xx075g5k","properties":{"formattedCitation":"[20], [21]","plainCitation":"[20], [21]","noteIndex":0},"citationItems":[{"id":14546,"uris":["http://zotero.org/users/13060106/items/TXGZJS5X"],"itemData":{"id":14546,"type":"article-journal","abstract":"Estimating a driver's lane-change (LC) intent is very important so as to avoid traffic accidents caused by improper LC maneuvers. This paper proposes a lane-change Bayesian network (LCBN) incorporated with a Gaussian mixture model (GMM), termed as LCBN-GMM, to estimate a driver's LC intent considering a driver's driving style over varying scenarios. According to the scores made by participates with a behavioral-psychological questionnaire, three driving styles are classified. In order to get more effective labeled LC and lane-keep (LK) data for model training, we propose a gaze-based labeling (GBL) method by monitoring a drivers's gaze behavior, instead of using a time-window labeling method. The capability of LCBN-GMM to estimate a driver's lane-change intent is evaluated in different LC scenarios and driving styles, in comparison to support vector machine and Naive Bayes. Data are collected in a seat-box-based driving simulator where 32 drivers, consisting of 9 aggressive, 15 neutral, and 8 conservative drivers, participated. Experimental results demonstrate that the LCBN-GMM with GBL achieves the best performance, estimating a driver's LC intent an average of 4.5 s ahead of actual LC maneuvers with 78.2% accuracy considering both driving style and contextual traffic, compared with other approaches.","container-title":"IEEE Transactions on Intelligent Transportation Systems","DOI":"10.1109/TITS.2018.2873595","ISSN":"1558-0016","issue":"9","note":"event-title: IEEE Transactions on Intelligent Transportation Systems","page":"3258-3271","source":"IEEE Xplore","title":"Estimating Driver’s Lane-Change Intent Considering Driving Style and Contextual Traffic","URL":"https://ieeexplore.ieee.org/document/8500333","volume":"20","author":[{"family":"Li","given":"Xiaohan"},{"family":"Wang","given":"Wenshuo"},{"family":"Roetting","given":"Matthias"}],"accessed":{"date-parts":[["2024",11,27]]},"issued":{"date-parts":[["2019",9]]}},"label":"page"},{"id":14559,"uris":["http://zotero.org/users/13060106/items/NW5EKEZ9"],"itemData":{"id":14559,"type":"article","abstract":"This research aims to develop a system that could classify aggressive driving maneuvers with inexpensive sensors and smartphones via machine learning methods. Six aggressive maneuvers are simulated in the field based on specific scenarios and movement sequences. During the simulation, driving signals including speed, revolutions per minute, accelerator pedal position, and absolute throttle position are captured via car's engine control unit, while accelerometer, gyroscope, and magnetometer are logged using smartphone. The random forest and Multilayer Perceptron (MLP) neural network are used for feature selection and maneuver classification, respectively. Finally, the model evaluation shows that MLP classified the aggressive maneuvers including careless driving, tiredness and sleepiness, tiredness and sleepiness, aggressive overtaking, aggressive lane change to the right, and tailgating with recall values of more than 82%, with an overall accuracy of 89%. It concluds that the proposed method can efficiently classify the defined aggressive maneuvers with a sufficent level of accuracy.","DOI":"10.2139/ssrn.4416107","event-place":"Rochester, NY","genre":"SSRN Scholarly Paper","language":"en","number":"4416107","publisher":"Social Science Research Network","publisher-place":"Rochester, NY","source":"papers.ssrn.com","title":"Driver Behavior Assessment Using Multi-Layer Perceptron and Random Forest Via Smartphone Sensors and Obd Ii","URL":"https://papers.ssrn.com/abstract=4416107","author":[{"family":"Fattahi","given":"Amin"},{"family":"Golroo","given":"Amir"},{"family":"Ghatee","given":"Mehdi"}],"accessed":{"date-parts":[["2024",11,27]]},"issued":{"date-parts":[["2023",4,11]]}},"label":"page"}],"schema":"https://github.com/citation-style-language/schema/raw/master/csl-citation.json"} </w:instrText>
      </w:r>
      <w:r w:rsidR="00272B87">
        <w:fldChar w:fldCharType="separate"/>
      </w:r>
      <w:r w:rsidR="003C5D7F" w:rsidRPr="003C5D7F">
        <w:t>[20], [21]</w:t>
      </w:r>
      <w:r w:rsidR="00272B87">
        <w:fldChar w:fldCharType="end"/>
      </w:r>
      <w:r w:rsidRPr="0067023D">
        <w:t>.</w:t>
      </w:r>
    </w:p>
    <w:p w14:paraId="4E1FC9C9" w14:textId="3A16550A" w:rsidR="0067023D" w:rsidRPr="0067023D" w:rsidRDefault="0067023D" w:rsidP="009C269E">
      <w:pPr>
        <w:pStyle w:val="Style10ptJustifiedFirstline043cm"/>
      </w:pPr>
      <w:r w:rsidRPr="00370B4C">
        <w:t xml:space="preserve">Much of the existing research has focused on monitoring drivers' gaze </w:t>
      </w:r>
      <w:r w:rsidR="00B06B68">
        <w:t>behaviour</w:t>
      </w:r>
      <w:r w:rsidRPr="0067023D">
        <w:t xml:space="preserve"> or analyzing general driving styles that may pose risks</w:t>
      </w:r>
      <w:r w:rsidR="003C5D7F">
        <w:t xml:space="preserve"> </w:t>
      </w:r>
      <w:r w:rsidR="003C5D7F">
        <w:fldChar w:fldCharType="begin"/>
      </w:r>
      <w:r w:rsidR="003C5D7F">
        <w:instrText xml:space="preserve"> ADDIN ZOTERO_ITEM CSL_CITATION {"citationID":"DOH0uuDR","properties":{"formattedCitation":"[20]","plainCitation":"[20]","noteIndex":0},"citationItems":[{"id":14546,"uris":["http://zotero.org/users/13060106/items/TXGZJS5X"],"itemData":{"id":14546,"type":"article-journal","abstract":"Estimating a driver's lane-change (LC) intent is very important so as to avoid traffic accidents caused by improper LC maneuvers. This paper proposes a lane-change Bayesian network (LCBN) incorporated with a Gaussian mixture model (GMM), termed as LCBN-GMM, to estimate a driver's LC intent considering a driver's driving style over varying scenarios. According to the scores made by participates with a behavioral-psychological questionnaire, three driving styles are classified. In order to get more effective labeled LC and lane-keep (LK) data for model training, we propose a gaze-based labeling (GBL) method by monitoring a drivers's gaze behavior, instead of using a time-window labeling method. The capability of LCBN-GMM to estimate a driver's lane-change intent is evaluated in different LC scenarios and driving styles, in comparison to support vector machine and Naive Bayes. Data are collected in a seat-box-based driving simulator where 32 drivers, consisting of 9 aggressive, 15 neutral, and 8 conservative drivers, participated. Experimental results demonstrate that the LCBN-GMM with GBL achieves the best performance, estimating a driver's LC intent an average of 4.5 s ahead of actual LC maneuvers with 78.2% accuracy considering both driving style and contextual traffic, compared with other approaches.","container-title":"IEEE Transactions on Intelligent Transportation Systems","DOI":"10.1109/TITS.2018.2873595","ISSN":"1558-0016","issue":"9","note":"event-title: IEEE Transactions on Intelligent Transportation Systems","page":"3258-3271","source":"IEEE Xplore","title":"Estimating Driver’s Lane-Change Intent Considering Driving Style and Contextual Traffic","URL":"https://ieeexplore.ieee.org/document/8500333","volume":"20","author":[{"family":"Li","given":"Xiaohan"},{"family":"Wang","given":"Wenshuo"},{"family":"Roetting","given":"Matthias"}],"accessed":{"date-parts":[["2024",11,27]]},"issued":{"date-parts":[["2019",9]]}}}],"schema":"https://github.com/citation-style-language/schema/raw/master/csl-citation.json"} </w:instrText>
      </w:r>
      <w:r w:rsidR="003C5D7F">
        <w:fldChar w:fldCharType="separate"/>
      </w:r>
      <w:r w:rsidR="003C5D7F" w:rsidRPr="003C5D7F">
        <w:t>[20]</w:t>
      </w:r>
      <w:r w:rsidR="003C5D7F">
        <w:fldChar w:fldCharType="end"/>
      </w:r>
      <w:r w:rsidRPr="0067023D">
        <w:t xml:space="preserve">. However, fewer studies have concentrated on specific features of aggressive driving, such as sudden acceleration, sudden braking, sharp turning, or abrupt lane changes. These </w:t>
      </w:r>
      <w:r w:rsidR="00B06B68">
        <w:t>behaviour</w:t>
      </w:r>
      <w:r w:rsidRPr="0067023D">
        <w:t xml:space="preserve">s, which are direct indicators of hazardous driving, are less frequently addressed in studies leveraging machine learning and data-driven techniques. </w:t>
      </w:r>
    </w:p>
    <w:p w14:paraId="498EAFB9" w14:textId="05C92A97" w:rsidR="00643049" w:rsidRPr="00370B4C" w:rsidRDefault="0067023D" w:rsidP="009C269E">
      <w:pPr>
        <w:pStyle w:val="Style10ptJustifiedFirstline043cm"/>
      </w:pPr>
      <w:r w:rsidRPr="00370B4C">
        <w:t xml:space="preserve">Additionally, many algorithms rely on data from smartphones, surveys, simulations, or controlled experiments. These approaches often face limitations, as real-world driving </w:t>
      </w:r>
      <w:r w:rsidR="00B06B68" w:rsidRPr="00370B4C">
        <w:t>behaviour</w:t>
      </w:r>
      <w:r w:rsidRPr="00370B4C">
        <w:t>s can differ significantly from those observed in simulated environments. Smartphone-based data analysis is also constrained by factors like device positioning, data inconsistency due to user interactions, and limited sensors, such as GPS and accelerometers</w:t>
      </w:r>
      <w:r w:rsidR="003C5D7F" w:rsidRPr="00370B4C">
        <w:t xml:space="preserve"> </w:t>
      </w:r>
      <w:r w:rsidR="003C5D7F" w:rsidRPr="00370B4C">
        <w:fldChar w:fldCharType="begin"/>
      </w:r>
      <w:r w:rsidR="003C5D7F" w:rsidRPr="00370B4C">
        <w:instrText xml:space="preserve"> ADDIN ZOTERO_ITEM CSL_CITATION {"citationID":"YlUTA6UL","properties":{"formattedCitation":"[21], [22], [23], [24], [25]","plainCitation":"[21], [22], [23], [24], [25]","noteIndex":0},"citationItems":[{"id":14559,"uris":["http://zotero.org/users/13060106/items/NW5EKEZ9"],"itemData":{"id":14559,"type":"article","abstract":"This research aims to develop a system that could classify aggressive driving maneuvers with inexpensive sensors and smartphones via machine learning methods. Six aggressive maneuvers are simulated in the field based on specific scenarios and movement sequences. During the simulation, driving signals including speed, revolutions per minute, accelerator pedal position, and absolute throttle position are captured via car's engine control unit, while accelerometer, gyroscope, and magnetometer are logged using smartphone. The random forest and Multilayer Perceptron (MLP) neural network are used for feature selection and maneuver classification, respectively. Finally, the model evaluation shows that MLP classified the aggressive maneuvers including careless driving, tiredness and sleepiness, tiredness and sleepiness, aggressive overtaking, aggressive lane change to the right, and tailgating with recall values of more than 82%, with an overall accuracy of 89%. It concluds that the proposed method can efficiently classify the defined aggressive maneuvers with a sufficent level of accuracy.","DOI":"10.2139/ssrn.4416107","event-place":"Rochester, NY","genre":"SSRN Scholarly Paper","language":"en","number":"4416107","publisher":"Social Science Research Network","publisher-place":"Rochester, NY","source":"papers.ssrn.com","title":"Driver Behavior Assessment Using Multi-Layer Perceptron and Random Forest Via Smartphone Sensors and Obd Ii","URL":"https://papers.ssrn.com/abstract=4416107","author":[{"family":"Fattahi","given":"Amin"},{"family":"Golroo","given":"Amir"},{"family":"Ghatee","given":"Mehdi"}],"accessed":{"date-parts":[["2024",11,27]]},"issued":{"date-parts":[["2023",4,11]]}},"label":"page"},{"id":14535,"uris":["http://zotero.org/users/13060106/items/64GER5LV"],"itemData":{"id":14535,"type":"article-journal","container-title":"IEEE Transactions on Intelligent Transportation Systems","DOI":"10.1109/TITS.2019.2940481","language":"en","note":"publisher: Newcastle University","source":"eprints.ncl.ac.uk","title":"A Comprehensive Review of Driver Behavior Analysis Utilizing Smartphones","URL":"https://eprints.ncl.ac.uk","author":[{"family":"Chan","given":"T. K."},{"family":"Chin","given":"C. S."},{"family":"Chen","given":"H."},{"family":"Zhong","given":"X. H."}],"accessed":{"date-parts":[["2024",11,26]]},"issued":{"date-parts":[["2020"]]}},"label":"page"},{"id":14516,"uris":["http://zotero.org/users/13060106/items/CME73Q5L"],"itemData":{"id":14516,"type":"paper-conference","abstract":"With the advent of smartphones and advancements in sensor capabilities, it is possible to actively monitor drivers and provide a viable solution necessary to reduce vehicle accidents. Driving maneuvers provide an insight to a driver's driving skills and behavior, which is an important aspect for applications such as driver profiling, driver safety, fuel consumption modeling, etc. Driver profiling requires detection of sharp and normal driving maneuvers having high and low Signal-to-Noise Ratio (SNR), respectively. Typical event detection techniques detect sharp driving maneuvers but fail to detect normal maneuvers. In this paper, we propose Hidden Markov Model (HMM) based technique to detect lateral maneuvers and Jerk Energy based technique to detect longitudinal maneuvers. Most driver profiling techniques consider only longitudinal events such as hard acceleration/braking, whereas the proposed approach profiles a driver by coupling lateral and longitudinal events. Based on collected datasets on diverse type of driving scenario, events are detected with 95% accuracy. For driver profiling, we achieve 90% accuracy in match between drivers subjective score and model-based estimated score.","container-title":"2015 IEEE SENSORS","DOI":"10.1109/ICSENS.2015.7370312","event-title":"2015 IEEE SENSORS","page":"1-4","source":"IEEE Xplore","title":"Hidden Markov Model based driving event detection and driver profiling from mobile inertial sensor data","URL":"https://ieeexplore.ieee.org/abstract/document/7370312","author":[{"family":"Daptardar","given":"Saurabh"},{"family":"Lakshminarayanan","given":"Vignesh"},{"family":"Reddy","given":"Sharath"},{"family":"Nair","given":"Suraj"},{"family":"Sahoo","given":"Saswata"},{"family":"Sinha","given":"Purnendu"}],"accessed":{"date-parts":[["2024",11,26]]},"issued":{"date-parts":[["2015",11]]}},"label":"page"},{"id":14554,"uris":["http://zotero.org/users/13060106/items/25QYNTCG"],"itemData":{"id":14554,"type":"article-journal","abstract":"Aggressive driving behavior is one of the leading causes of road accidents worldwide. One way to ameliorate this situation is to collect and analyze driving patterns with the intention of promoting driving awareness, a task that has been called driving analytics (DA). DA employing the driver's smartphone has attracted attention from the community given its good capabilities to capture, via its integrated sensors, data that could be exploited to infer driving style. Most works in the related literature have represented this sensor information either as statistical scores or in raw format that are later fed into threshold-based heuristics or machine learning (ML) approaches. Based on the hypothesis that better data representations do exist, in this paper, we propose a second-order representation, based on the bag-of-words' strategy, to model accelerometer timestamps associated with aggressive driving maneuvers. We evaluate this representation in two scenarios and three data sets against the best reported work in each of them. In the first scenario, we classify accelerometer samples as either belonging to aggressive or safe driving style. In the second scenario, we approach a multi-class problem, where we are now interested in identifying the exact aggressive maneuver that the accelerometer sample represents. The results show that this novel representation outperforms both state-of-the-art works with 6% and 15% in F-measure for each scenario, respectively. To further investigate the strength of our representation, we make a comparison against similar second-order strategies that have also proved to be successful. Overall, this analysis suggests that this representation constitutes an attractive method for driving behavior classification, boosting discriminative performance of ML approaches.","container-title":"IEEE Transactions on Intelligent Transportation Systems","DOI":"10.1109/TITS.2019.2926639","ISSN":"1558-0016","issue":"8","note":"event-title: IEEE Transactions on Intelligent Transportation Systems","page":"3377-3387","source":"IEEE Xplore","title":"How Smartphone Accelerometers Reveal Aggressive Driving Behavior?—The Key is the Representation","title-short":"How Smartphone Accelerometers Reveal Aggressive Driving Behavior?","URL":"https://ieeexplore.ieee.org/document/8764567/?arnumber=8764567","volume":"21","author":[{"family":"Carlos","given":"Manuel Ricardo"},{"family":"González","given":"Luis C."},{"family":"Wahlström","given":"Johan"},{"family":"Ramírez","given":"Graciela"},{"family":"Martínez","given":"Fernando"},{"family":"Runger","given":"George"}],"accessed":{"date-parts":[["2024",11,27]]},"issued":{"date-parts":[["2020",8]]}},"label":"page"},{"id":14563,"uris":["http://zotero.org/users/13060106/items/HEBMN7VU"],"itemData":{"id":14563,"type":"article-journal","abstract":"Understanding driving behavior – even in the rapid emergence of automation - remains in the spotlight, for decomposing complex driving dynamics, enabling the development of user-friendly and acceptable autonomous vehicles and ensuring the safe co-existence of autonomous and conventional vehicles on the road. Mobile crowdsensing has emerged as a means to understand and model driving behavior. Although the advantages of collecting data through smartphones are many (speed, accuracy, low cost etc.), the challenges including, but do not limited to, the preparation rate, the processing needs, as well as the methodological, legislative and security issues, are significant. The present paper aims to review the research dedicated to analyzing driving behavior based on smartphone sensors’ data streams. We first establish an inclusive stepwise framework to describe the path from data collection to informed decision making. Next, the existing literature is thoroughly analyzed and challenges in relation to data collection and data mining practices are critically discussed placing particular emphasis on the limitations and concerns regarding the use of mobile phones for driving data collection, as well as using crowd sensed data for feature extraction. Subsequently, modeling driving behavior practices and end-to-end solutions for driver assistance and recommendation systems are also reviewed. The paper ends with a discussion on the most critical challenges arising from the literature and future research steps.","container-title":"International Journal of Transportation Science and Technology","DOI":"10.1016/j.ijtst.2020.07.001","ISSN":"2046-0430","issue":"3","journalAbbreviation":"International Journal of Transportation Science and Technology","page":"266-282","source":"ScienceDirect","title":"Smartphone sensing for understanding driving behavior: Current practice and challenges","title-short":"Smartphone sensing for understanding driving behavior","URL":"https://www.sciencedirect.com/science/article/pii/S2046043020300460","volume":"10","author":[{"family":"Mantouka","given":"Eleni"},{"family":"Barmpounakis","given":"Emmanouil"},{"family":"Vlahogianni","given":"Eleni"},{"family":"Golias","given":"John"}],"accessed":{"date-parts":[["2024",11,27]]},"issued":{"date-parts":[["2021",9,1]]}},"label":"page"}],"schema":"https://github.com/citation-style-language/schema/raw/master/csl-citation.json"} </w:instrText>
      </w:r>
      <w:r w:rsidR="003C5D7F" w:rsidRPr="00370B4C">
        <w:fldChar w:fldCharType="separate"/>
      </w:r>
      <w:r w:rsidR="003C5D7F" w:rsidRPr="00370B4C">
        <w:t>[21], [22], [23], [24], [25]</w:t>
      </w:r>
      <w:r w:rsidR="003C5D7F" w:rsidRPr="00370B4C">
        <w:fldChar w:fldCharType="end"/>
      </w:r>
      <w:r w:rsidRPr="00370B4C">
        <w:t>. This highlights the need for more robust methodologies to analyze specific risky driving features in naturalistic settings.</w:t>
      </w:r>
    </w:p>
    <w:p w14:paraId="0B1189CB" w14:textId="031C3EB0" w:rsidR="00CB09AD" w:rsidRPr="00370B4C" w:rsidRDefault="001473C7" w:rsidP="00370B4C">
      <w:pPr>
        <w:pStyle w:val="Heading1"/>
      </w:pPr>
      <w:r>
        <w:t xml:space="preserve">3. </w:t>
      </w:r>
      <w:r w:rsidR="00FA0FAF">
        <w:t>MATERIALS AND METHODS</w:t>
      </w:r>
    </w:p>
    <w:p w14:paraId="267DE3A0" w14:textId="3ADFED70" w:rsidR="00CB09AD" w:rsidRPr="00370B4C" w:rsidRDefault="00CB09AD" w:rsidP="0095365C">
      <w:pPr>
        <w:pStyle w:val="StyleHeading3Bold"/>
      </w:pPr>
      <w:r w:rsidRPr="00370B4C">
        <w:t>3.1 Dataset Description</w:t>
      </w:r>
    </w:p>
    <w:p w14:paraId="4692492A" w14:textId="1173A10D" w:rsidR="00CB09AD" w:rsidRPr="00CB09AD" w:rsidRDefault="00387AA3" w:rsidP="009C269E">
      <w:pPr>
        <w:pStyle w:val="Style10ptJustifiedFirstline043cm"/>
      </w:pPr>
      <w:r w:rsidRPr="00370B4C">
        <w:t xml:space="preserve">The </w:t>
      </w:r>
      <w:r w:rsidRPr="00906B30">
        <w:t>dataset used in this study was sourced from an online repository</w:t>
      </w:r>
      <w:r w:rsidR="000D3300" w:rsidRPr="00906B30">
        <w:t xml:space="preserve"> </w:t>
      </w:r>
      <w:r w:rsidR="000D3300" w:rsidRPr="00906B30">
        <w:fldChar w:fldCharType="begin"/>
      </w:r>
      <w:r w:rsidR="003C5D7F" w:rsidRPr="00906B30">
        <w:instrText xml:space="preserve"> ADDIN ZOTERO_ITEM CSL_CITATION {"citationID":"O9itHlgI","properties":{"formattedCitation":"[26]","plainCitation":"[26]","noteIndex":0},"citationItems":[{"id":14528,"uris":["http://zotero.org/users/13060106/items/QJCC4ZWM"],"itemData":{"id":14528,"type":"webpage","title":"Saboor47/HDDS: Machine Learning model development for the design and development of Harsh Driving Detection System (HDDS).","URL":"https://github.com/Saboor47/HDDS","accessed":{"date-parts":[["2024",11,26]]}}}],"schema":"https://github.com/citation-style-language/schema/raw/master/csl-citation.json"} </w:instrText>
      </w:r>
      <w:r w:rsidR="000D3300" w:rsidRPr="00906B30">
        <w:fldChar w:fldCharType="separate"/>
      </w:r>
      <w:r w:rsidR="003C5D7F" w:rsidRPr="00906B30">
        <w:t>[26]</w:t>
      </w:r>
      <w:r w:rsidR="000D3300" w:rsidRPr="00906B30">
        <w:fldChar w:fldCharType="end"/>
      </w:r>
      <w:r w:rsidR="009B6DCE" w:rsidRPr="00906B30">
        <w:t>.</w:t>
      </w:r>
      <w:r w:rsidRPr="00906B30">
        <w:t xml:space="preserve"> The dataset is</w:t>
      </w:r>
      <w:r w:rsidR="00730538">
        <w:t xml:space="preserve"> labeled and</w:t>
      </w:r>
      <w:r w:rsidRPr="00906B30">
        <w:t xml:space="preserve"> publicly available, making it an ideal benchmark for evaluating the effectiveness of our model in detecting and classifying harsh driving </w:t>
      </w:r>
      <w:r w:rsidRPr="00906B30">
        <w:t>events</w:t>
      </w:r>
      <w:r w:rsidR="009B6DCE">
        <w:t>. The</w:t>
      </w:r>
      <w:r w:rsidR="00CB09AD" w:rsidRPr="00CB09AD">
        <w:t xml:space="preserve"> dataset used in this study was designed to detect and classify harsh driving </w:t>
      </w:r>
      <w:r w:rsidR="00B06B68">
        <w:t>behaviour</w:t>
      </w:r>
      <w:r w:rsidR="00CB09AD" w:rsidRPr="00CB09AD">
        <w:t xml:space="preserve">s during a complete driving trip. Data was collected on a 4-lane paved road with no traffic, using a 2003 Mehran car driven by a single driver. The dataset includes </w:t>
      </w:r>
      <w:r w:rsidR="006F455F">
        <w:t>six</w:t>
      </w:r>
      <w:r w:rsidR="00CB09AD" w:rsidRPr="00CB09AD">
        <w:t xml:space="preserve"> primary types of harsh driving events:</w:t>
      </w:r>
    </w:p>
    <w:p w14:paraId="2AB8D66F" w14:textId="4E815233" w:rsidR="00CB09AD" w:rsidRPr="00CB09AD" w:rsidRDefault="00CB09AD" w:rsidP="008151AB">
      <w:pPr>
        <w:pStyle w:val="Style10ptJustifiedFirstline043cm"/>
        <w:numPr>
          <w:ilvl w:val="0"/>
          <w:numId w:val="18"/>
        </w:numPr>
      </w:pPr>
      <w:r w:rsidRPr="00370B4C">
        <w:t>Sudden Acceleration</w:t>
      </w:r>
    </w:p>
    <w:p w14:paraId="100725A3" w14:textId="2900A559" w:rsidR="00CB09AD" w:rsidRPr="00CB09AD" w:rsidRDefault="00CB09AD" w:rsidP="008151AB">
      <w:pPr>
        <w:pStyle w:val="Style10ptJustifiedFirstline043cm"/>
        <w:numPr>
          <w:ilvl w:val="0"/>
          <w:numId w:val="18"/>
        </w:numPr>
      </w:pPr>
      <w:r w:rsidRPr="00370B4C">
        <w:t>Sudden Braking</w:t>
      </w:r>
    </w:p>
    <w:p w14:paraId="5363B023" w14:textId="3122EDBD" w:rsidR="006F455F" w:rsidRDefault="006F455F" w:rsidP="008151AB">
      <w:pPr>
        <w:pStyle w:val="Style10ptJustifiedFirstline043cm"/>
        <w:numPr>
          <w:ilvl w:val="0"/>
          <w:numId w:val="18"/>
        </w:numPr>
      </w:pPr>
      <w:r w:rsidRPr="00370B4C">
        <w:t xml:space="preserve">Left </w:t>
      </w:r>
      <w:r w:rsidR="00CB09AD" w:rsidRPr="00CB09AD">
        <w:t>Sudden Turning</w:t>
      </w:r>
      <w:r w:rsidR="009B6DCE">
        <w:t xml:space="preserve"> </w:t>
      </w:r>
    </w:p>
    <w:p w14:paraId="7D3B925D" w14:textId="4D073080" w:rsidR="00CB09AD" w:rsidRPr="00CB09AD" w:rsidRDefault="009B6DCE" w:rsidP="008151AB">
      <w:pPr>
        <w:pStyle w:val="Style10ptJustifiedFirstline043cm"/>
        <w:numPr>
          <w:ilvl w:val="0"/>
          <w:numId w:val="18"/>
        </w:numPr>
      </w:pPr>
      <w:r w:rsidRPr="00370B4C">
        <w:t>Right</w:t>
      </w:r>
      <w:r w:rsidR="006F455F">
        <w:t xml:space="preserve"> </w:t>
      </w:r>
      <w:r w:rsidR="006F455F" w:rsidRPr="00CB09AD">
        <w:t>Sudden Turning</w:t>
      </w:r>
      <w:r w:rsidR="006F455F">
        <w:t xml:space="preserve"> </w:t>
      </w:r>
    </w:p>
    <w:p w14:paraId="716AE3CE" w14:textId="5DAF80F8" w:rsidR="00CB09AD" w:rsidRDefault="006F455F" w:rsidP="008151AB">
      <w:pPr>
        <w:pStyle w:val="Style10ptJustifiedFirstline043cm"/>
        <w:numPr>
          <w:ilvl w:val="0"/>
          <w:numId w:val="18"/>
        </w:numPr>
      </w:pPr>
      <w:r w:rsidRPr="00370B4C">
        <w:t xml:space="preserve">Left </w:t>
      </w:r>
      <w:r w:rsidR="00CB09AD" w:rsidRPr="00CB09AD">
        <w:t>Aggressive Line Changing</w:t>
      </w:r>
      <w:r w:rsidR="009B6DCE">
        <w:t xml:space="preserve"> </w:t>
      </w:r>
    </w:p>
    <w:p w14:paraId="2CB256F0" w14:textId="00E40683" w:rsidR="00CB09AD" w:rsidRPr="00C95FA3" w:rsidRDefault="006F455F" w:rsidP="008151AB">
      <w:pPr>
        <w:pStyle w:val="Style10ptJustifiedFirstline043cm"/>
        <w:numPr>
          <w:ilvl w:val="0"/>
          <w:numId w:val="18"/>
        </w:numPr>
      </w:pPr>
      <w:r w:rsidRPr="00370B4C">
        <w:t xml:space="preserve">Right Aggressive Line Changing </w:t>
      </w:r>
    </w:p>
    <w:p w14:paraId="2C19F0FD" w14:textId="2F852F9C" w:rsidR="00CB09AD" w:rsidRPr="00C72DE3" w:rsidRDefault="00CB09AD" w:rsidP="009C269E">
      <w:pPr>
        <w:pStyle w:val="Style10ptJustifiedFirstline043cm"/>
      </w:pPr>
      <w:r w:rsidRPr="00C72DE3">
        <w:t>Each of these events is labeled as either safe or harsh, with safe driving instances labeled as 0 and harsh driving instances labeled as 1. The data is organized into multiple files, each corresponding to a specific type of harsh driving event, with variations in starting acceleration values to provide a diverse dataset for training and analysis.</w:t>
      </w:r>
    </w:p>
    <w:p w14:paraId="00F8E620" w14:textId="25982D38" w:rsidR="00CB09AD" w:rsidRPr="00370B4C" w:rsidRDefault="00CB09AD" w:rsidP="0095365C">
      <w:pPr>
        <w:pStyle w:val="StyleHeading3Bold"/>
      </w:pPr>
      <w:r w:rsidRPr="00370B4C">
        <w:t>3.2 Data Collection Method</w:t>
      </w:r>
    </w:p>
    <w:p w14:paraId="67A0FB7E" w14:textId="00CA103F" w:rsidR="00CB09AD" w:rsidRPr="00CB09AD" w:rsidRDefault="00CB09AD" w:rsidP="009C269E">
      <w:pPr>
        <w:pStyle w:val="Style10ptJustifiedFirstline043cm"/>
      </w:pPr>
      <w:r w:rsidRPr="00370B4C">
        <w:t xml:space="preserve">The </w:t>
      </w:r>
      <w:r w:rsidRPr="00CB09AD">
        <w:t xml:space="preserve">data was collected using an Arduino Uno microcontroller paired with an MPU9250 inertial sensor. The inertial sensor provides data on vehicle acceleration, gyroscopic movements, and angular velocity, which are essential for identifying various driving </w:t>
      </w:r>
      <w:r w:rsidR="00B06B68">
        <w:t>behaviour</w:t>
      </w:r>
      <w:r w:rsidRPr="00CB09AD">
        <w:t>s. This allows us to capture the dynamics of the vehicle and detect specific events such as sudden acceleration, braking, and aggressive turns.</w:t>
      </w:r>
      <w:r w:rsidR="00C3002F">
        <w:t xml:space="preserve"> </w:t>
      </w:r>
      <w:r w:rsidR="00817184">
        <w:fldChar w:fldCharType="begin"/>
      </w:r>
      <w:r w:rsidR="00817184">
        <w:instrText xml:space="preserve"> REF _Ref184031515 \h </w:instrText>
      </w:r>
      <w:r w:rsidR="00817184">
        <w:fldChar w:fldCharType="separate"/>
      </w:r>
      <w:r w:rsidR="00817184">
        <w:t xml:space="preserve">Fig. </w:t>
      </w:r>
      <w:r w:rsidR="00817184">
        <w:rPr>
          <w:noProof/>
        </w:rPr>
        <w:t>1</w:t>
      </w:r>
      <w:r w:rsidR="00817184">
        <w:fldChar w:fldCharType="end"/>
      </w:r>
      <w:r w:rsidR="00817184">
        <w:t xml:space="preserve"> shows the devices and </w:t>
      </w:r>
      <w:r w:rsidR="008F218B">
        <w:t>axis orientations.</w:t>
      </w:r>
    </w:p>
    <w:p w14:paraId="7805A9F7" w14:textId="77777777" w:rsidR="00055CA3" w:rsidRPr="002D52B5" w:rsidRDefault="00055CA3" w:rsidP="00344CCD">
      <w:pPr>
        <w:pStyle w:val="Figure"/>
        <w:rPr>
          <w:sz w:val="16"/>
          <w:szCs w:val="16"/>
        </w:rPr>
      </w:pPr>
      <w:r w:rsidRPr="002D52B5">
        <w:rPr>
          <w:noProof/>
          <w:sz w:val="16"/>
          <w:szCs w:val="16"/>
        </w:rPr>
        <mc:AlternateContent>
          <mc:Choice Requires="wpg">
            <w:drawing>
              <wp:inline distT="0" distB="0" distL="0" distR="0" wp14:anchorId="6260452D" wp14:editId="224AB57A">
                <wp:extent cx="2651443" cy="860742"/>
                <wp:effectExtent l="0" t="0" r="0" b="0"/>
                <wp:docPr id="967903575" name="Group 1"/>
                <wp:cNvGraphicFramePr/>
                <a:graphic xmlns:a="http://schemas.openxmlformats.org/drawingml/2006/main">
                  <a:graphicData uri="http://schemas.microsoft.com/office/word/2010/wordprocessingGroup">
                    <wpg:wgp>
                      <wpg:cNvGrpSpPr/>
                      <wpg:grpSpPr>
                        <a:xfrm>
                          <a:off x="0" y="0"/>
                          <a:ext cx="2651443" cy="860742"/>
                          <a:chOff x="0" y="0"/>
                          <a:chExt cx="2651443" cy="860742"/>
                        </a:xfrm>
                      </wpg:grpSpPr>
                      <pic:pic xmlns:pic="http://schemas.openxmlformats.org/drawingml/2006/picture">
                        <pic:nvPicPr>
                          <pic:cNvPr id="6" name="Picture 4"/>
                          <pic:cNvPicPr>
                            <a:picLocks noChangeAspect="1"/>
                          </pic:cNvPicPr>
                        </pic:nvPicPr>
                        <pic:blipFill>
                          <a:blip r:embed="rId6" cstate="print">
                            <a:extLst>
                              <a:ext uri="{28A0092B-C50C-407E-A947-70E740481C1C}">
                                <a14:useLocalDpi xmlns:a14="http://schemas.microsoft.com/office/drawing/2010/main" val="0"/>
                              </a:ext>
                            </a:extLst>
                          </a:blip>
                          <a:srcRect t="17407" b="16376"/>
                          <a:stretch>
                            <a:fillRect/>
                          </a:stretch>
                        </pic:blipFill>
                        <pic:spPr bwMode="auto">
                          <a:xfrm rot="5400000">
                            <a:off x="2026603" y="235902"/>
                            <a:ext cx="486410" cy="763270"/>
                          </a:xfrm>
                          <a:prstGeom prst="rect">
                            <a:avLst/>
                          </a:prstGeom>
                          <a:noFill/>
                          <a:ln>
                            <a:noFill/>
                          </a:ln>
                          <a:effectLst/>
                        </pic:spPr>
                      </pic:pic>
                      <pic:pic xmlns:pic="http://schemas.openxmlformats.org/drawingml/2006/picture">
                        <pic:nvPicPr>
                          <pic:cNvPr id="1" name="Picture 2"/>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876300" y="0"/>
                            <a:ext cx="997585" cy="854710"/>
                          </a:xfrm>
                          <a:prstGeom prst="rect">
                            <a:avLst/>
                          </a:prstGeom>
                          <a:noFill/>
                          <a:ln>
                            <a:noFill/>
                          </a:ln>
                        </pic:spPr>
                      </pic:pic>
                      <pic:pic xmlns:pic="http://schemas.openxmlformats.org/drawingml/2006/picture">
                        <pic:nvPicPr>
                          <pic:cNvPr id="7"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285750"/>
                            <a:ext cx="862965" cy="568325"/>
                          </a:xfrm>
                          <a:prstGeom prst="rect">
                            <a:avLst/>
                          </a:prstGeom>
                          <a:noFill/>
                        </pic:spPr>
                      </pic:pic>
                    </wpg:wgp>
                  </a:graphicData>
                </a:graphic>
              </wp:inline>
            </w:drawing>
          </mc:Choice>
          <mc:Fallback>
            <w:pict>
              <v:group w14:anchorId="521218D5" id="Group 1" o:spid="_x0000_s1026" style="width:208.8pt;height:67.75pt;mso-position-horizontal-relative:char;mso-position-vertical-relative:line" coordsize="26514,860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0266;top:2358;width:4864;height:76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">
                  <v:imagedata r:id="rId9" o:title="" croptop="11408f" cropbottom="10732f"/>
                </v:shape>
                <v:shape id="Picture 2" o:spid="_x0000_s1028" type="#_x0000_t75" style="position:absolute;left:8763;width:9975;height:8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">
                  <v:imagedata r:id="rId10" o:title=""/>
                </v:shape>
                <v:shape id="Picture 5" o:spid="_x0000_s1029" type="#_x0000_t75" style="position:absolute;top:2857;width:8629;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">
                  <v:imagedata r:id="rId11" o:title=""/>
                </v:shape>
                <w10:anchorlock/>
              </v:group>
            </w:pict>
          </mc:Fallback>
        </mc:AlternateContent>
      </w:r>
    </w:p>
    <w:p w14:paraId="327196A4" w14:textId="4A47C6B3" w:rsidR="00C07EE3" w:rsidRPr="002D52B5" w:rsidRDefault="00055CA3" w:rsidP="00055CA3">
      <w:pPr>
        <w:pStyle w:val="Figure"/>
        <w:rPr>
          <w:sz w:val="16"/>
          <w:szCs w:val="16"/>
        </w:rPr>
      </w:pPr>
      <w:bookmarkStart w:id="0" w:name="_Ref184031515"/>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Pr="002D52B5">
        <w:rPr>
          <w:sz w:val="16"/>
          <w:szCs w:val="16"/>
        </w:rPr>
        <w:t>1</w:t>
      </w:r>
      <w:r w:rsidRPr="002D52B5">
        <w:rPr>
          <w:sz w:val="16"/>
          <w:szCs w:val="16"/>
        </w:rPr>
        <w:fldChar w:fldCharType="end"/>
      </w:r>
      <w:bookmarkEnd w:id="0"/>
      <w:r w:rsidRPr="002D52B5">
        <w:rPr>
          <w:sz w:val="16"/>
          <w:szCs w:val="16"/>
        </w:rPr>
        <w:t xml:space="preserve"> MPU9250 inertial sensor (Left), MPU9250 inertial sensor axis orientation (Center), and an Arduino Uno microcontroller (Right)</w:t>
      </w:r>
    </w:p>
    <w:p w14:paraId="27B6DF73" w14:textId="0FDB123A" w:rsidR="00CB09AD" w:rsidRPr="00370B4C" w:rsidRDefault="00CB09AD" w:rsidP="0095365C">
      <w:pPr>
        <w:pStyle w:val="StyleHeading3Bold"/>
      </w:pPr>
      <w:r w:rsidRPr="00370B4C">
        <w:t>3.3 Key Features and Parameters</w:t>
      </w:r>
    </w:p>
    <w:p w14:paraId="2DA6F9AC" w14:textId="77777777" w:rsidR="00CB09AD" w:rsidRPr="00CB09AD" w:rsidRDefault="00CB09AD" w:rsidP="009C269E">
      <w:pPr>
        <w:pStyle w:val="Style10ptJustifiedFirstline043cm"/>
      </w:pPr>
      <w:r w:rsidRPr="00370B4C">
        <w:t xml:space="preserve">The </w:t>
      </w:r>
      <w:r w:rsidRPr="00CB09AD">
        <w:t>primary features used for classifying harsh driving events in this dataset include:</w:t>
      </w:r>
    </w:p>
    <w:p w14:paraId="177CB216" w14:textId="5B8CA7CE" w:rsidR="00CB09AD" w:rsidRDefault="00CB09AD" w:rsidP="008151AB">
      <w:pPr>
        <w:pStyle w:val="Style10ptJustifiedFirstline043cm"/>
        <w:numPr>
          <w:ilvl w:val="0"/>
          <w:numId w:val="19"/>
        </w:numPr>
      </w:pPr>
      <w:r w:rsidRPr="00370B4C">
        <w:t>Sudden Acceleration: Instances where the vehicle's acceleration exceeds a predefined threshold within a short time period.</w:t>
      </w:r>
    </w:p>
    <w:p w14:paraId="25C8C2F2" w14:textId="2FF3473D" w:rsidR="00CB09AD" w:rsidRDefault="00CB09AD" w:rsidP="008151AB">
      <w:pPr>
        <w:pStyle w:val="Style10ptJustifiedFirstline043cm"/>
        <w:numPr>
          <w:ilvl w:val="0"/>
          <w:numId w:val="19"/>
        </w:numPr>
      </w:pPr>
      <w:r w:rsidRPr="00370B4C">
        <w:t>Sudden Braking: Instances where the vehicle decelerates rapidly, indicating hard braking or emergency stop scenarios.</w:t>
      </w:r>
    </w:p>
    <w:p w14:paraId="21EB864C" w14:textId="738C7B4A" w:rsidR="00CB09AD" w:rsidRPr="00CB09AD" w:rsidRDefault="00CB09AD" w:rsidP="008151AB">
      <w:pPr>
        <w:pStyle w:val="Style10ptJustifiedFirstline043cm"/>
        <w:numPr>
          <w:ilvl w:val="0"/>
          <w:numId w:val="19"/>
        </w:numPr>
      </w:pPr>
      <w:r w:rsidRPr="00370B4C">
        <w:t>Aggressive Line Changing: Abrupt or high-speed lane changes.</w:t>
      </w:r>
    </w:p>
    <w:p w14:paraId="06C0CFE3" w14:textId="38FBCFD0" w:rsidR="00CB09AD" w:rsidRPr="00C72DE3" w:rsidRDefault="00CB09AD" w:rsidP="008151AB">
      <w:pPr>
        <w:pStyle w:val="Style10ptJustifiedFirstline043cm"/>
        <w:numPr>
          <w:ilvl w:val="0"/>
          <w:numId w:val="19"/>
        </w:numPr>
      </w:pPr>
      <w:r w:rsidRPr="00370B4C">
        <w:t>Sudden Turning: Sharp turns involving significant changes in direction at high speeds.</w:t>
      </w:r>
    </w:p>
    <w:p w14:paraId="03F5D54B" w14:textId="0D2D47BB" w:rsidR="00CB09AD" w:rsidRPr="00370B4C" w:rsidRDefault="00CB09AD" w:rsidP="009C269E">
      <w:pPr>
        <w:pStyle w:val="Style10ptJustifiedFirstline043cm"/>
      </w:pPr>
      <w:r w:rsidRPr="00C72DE3">
        <w:t xml:space="preserve">These key features are critical for identifying risky driving </w:t>
      </w:r>
      <w:r w:rsidR="00B06B68" w:rsidRPr="00C72DE3">
        <w:t>behaviour</w:t>
      </w:r>
      <w:r w:rsidRPr="00C72DE3">
        <w:t>s that could lead to accidents or hazardous driving conditions.</w:t>
      </w:r>
    </w:p>
    <w:p w14:paraId="0904497C" w14:textId="16723519" w:rsidR="00CB09AD" w:rsidRPr="00370B4C" w:rsidRDefault="00CB09AD" w:rsidP="0095365C">
      <w:pPr>
        <w:pStyle w:val="StyleHeading3Bold"/>
      </w:pPr>
      <w:r w:rsidRPr="00370B4C">
        <w:lastRenderedPageBreak/>
        <w:t>3.4 LSTM Model for Event Detection</w:t>
      </w:r>
    </w:p>
    <w:p w14:paraId="758B0482" w14:textId="2041CE03" w:rsidR="00D2253C" w:rsidRPr="00370B4C" w:rsidRDefault="00B06B68" w:rsidP="002610FC">
      <w:pPr>
        <w:pStyle w:val="Style10ptJustifiedFirstline043cm"/>
      </w:pPr>
      <w:r w:rsidRPr="00C72DE3">
        <w:t xml:space="preserve">In this project, a Long Short-Term Memory (LSTM) model was developed to detect harsh driving </w:t>
      </w:r>
      <w:r w:rsidR="00FB0F8E">
        <w:t>behaviour</w:t>
      </w:r>
      <w:r w:rsidRPr="00C72DE3">
        <w:t xml:space="preserve"> events. The LSTM model was chosen for its ability to effectively handle time-series data, such as vehicle motion and acceleration, as well as its capability to learn long-term dependencies from sequential data. While LSTM models have been used previously to classify driving </w:t>
      </w:r>
      <w:r w:rsidR="00FB0F8E">
        <w:t>behaviour</w:t>
      </w:r>
      <w:r w:rsidRPr="00C72DE3">
        <w:t>s, such as aggressive</w:t>
      </w:r>
      <w:r w:rsidR="00502EC5" w:rsidRPr="00C72DE3">
        <w:t>, drowsy,</w:t>
      </w:r>
      <w:r w:rsidRPr="00C72DE3">
        <w:t xml:space="preserve"> and normal driving [27], this study focuses on detecting and classifying specific harsh driving events within the dataset. </w:t>
      </w:r>
      <w:r>
        <w:t>The</w:t>
      </w:r>
      <w:r w:rsidRPr="00C72DE3">
        <w:t xml:space="preserve"> model was trained using the </w:t>
      </w:r>
      <w:r w:rsidR="007576B3">
        <w:t>mentioned</w:t>
      </w:r>
      <w:r w:rsidRPr="00C72DE3">
        <w:t xml:space="preserve"> dataset, which contained time-series data from inertial sensors.</w:t>
      </w:r>
      <w:r w:rsidR="007576B3">
        <w:t xml:space="preserve"> Unlike the attempts made by the collector of that dataset, which was </w:t>
      </w:r>
      <w:r w:rsidR="00255F42">
        <w:t xml:space="preserve">the </w:t>
      </w:r>
      <w:r w:rsidR="007576B3">
        <w:t>identification of safe or harsh driving</w:t>
      </w:r>
      <w:r w:rsidR="002610FC">
        <w:t xml:space="preserve">, we </w:t>
      </w:r>
      <w:r w:rsidR="00255F42">
        <w:t>developed</w:t>
      </w:r>
      <w:r w:rsidR="002610FC">
        <w:t xml:space="preserve"> the model so that it can identify what type of harsh driving </w:t>
      </w:r>
      <w:r w:rsidR="00FB0F8E">
        <w:t>behaviour</w:t>
      </w:r>
      <w:r w:rsidR="002610FC">
        <w:t xml:space="preserve"> is evident from the data. </w:t>
      </w:r>
      <w:r w:rsidR="004950AF">
        <w:t>In other words, instead of having 2 classes as output, we have 7 total distinct classes.</w:t>
      </w:r>
      <w:r w:rsidR="00F05539">
        <w:t xml:space="preserve"> Based on the </w:t>
      </w:r>
      <w:r w:rsidR="008F7D15">
        <w:t xml:space="preserve">increased complexity of the task, this requires the usage of all </w:t>
      </w:r>
      <w:r w:rsidR="00255F42">
        <w:t>parameters</w:t>
      </w:r>
      <w:r w:rsidR="008F7D15">
        <w:t xml:space="preserve"> at the same time as input parameters</w:t>
      </w:r>
      <w:r w:rsidR="00965F46">
        <w:t xml:space="preserve">; Hence, the modeling algorithm must also accommodate </w:t>
      </w:r>
      <w:r w:rsidR="00D54F47">
        <w:t>for this increased complexity in data dimensions and output labels. The mentioned reasons are why we decided to use</w:t>
      </w:r>
      <w:r w:rsidR="009B15CE">
        <w:t xml:space="preserve"> the</w:t>
      </w:r>
      <w:r w:rsidR="00D54F47">
        <w:t xml:space="preserve"> LSTM model instead of more conventional </w:t>
      </w:r>
      <w:r w:rsidR="00D32468">
        <w:t xml:space="preserve">and simpler </w:t>
      </w:r>
      <w:r w:rsidR="008C1E01">
        <w:t>algorithms.</w:t>
      </w:r>
    </w:p>
    <w:p w14:paraId="7FCBE5E8" w14:textId="55E0F71B" w:rsidR="00CB09AD" w:rsidRPr="00370B4C" w:rsidRDefault="001D62AD" w:rsidP="0095365C">
      <w:pPr>
        <w:pStyle w:val="StyleHeading3Bold"/>
      </w:pPr>
      <w:r w:rsidRPr="00370B4C">
        <w:t>3.5</w:t>
      </w:r>
      <w:r w:rsidR="00CB09AD" w:rsidRPr="001D62AD">
        <w:t xml:space="preserve"> Dataset Structure</w:t>
      </w:r>
    </w:p>
    <w:p w14:paraId="576B13D5" w14:textId="500BA72C" w:rsidR="00CB09AD" w:rsidRPr="00CB09AD" w:rsidRDefault="00CB09AD" w:rsidP="00A74248">
      <w:pPr>
        <w:pStyle w:val="Style10ptJustifiedFirstline043cm"/>
      </w:pPr>
      <w:r w:rsidRPr="00C72DE3">
        <w:t xml:space="preserve">The dataset consists of multiple files, each containing driving data from a complete trip, with varying </w:t>
      </w:r>
      <w:r w:rsidR="00C2143A">
        <w:t>driving</w:t>
      </w:r>
      <w:r w:rsidRPr="00C72DE3">
        <w:t xml:space="preserve"> </w:t>
      </w:r>
      <w:r w:rsidR="00255F42">
        <w:t>speeds</w:t>
      </w:r>
      <w:r w:rsidRPr="00C72DE3">
        <w:t xml:space="preserve"> </w:t>
      </w:r>
      <w:r w:rsidR="00C2143A">
        <w:t>including</w:t>
      </w:r>
      <w:r w:rsidR="006F455F" w:rsidRPr="00C72DE3">
        <w:t xml:space="preserve"> </w:t>
      </w:r>
      <w:r w:rsidR="006F455F">
        <w:t xml:space="preserve">20 </w:t>
      </w:r>
      <w:r w:rsidR="008A5272">
        <w:t xml:space="preserve">km/h, 40km/h, </w:t>
      </w:r>
      <w:r w:rsidR="006F455F">
        <w:t xml:space="preserve">and </w:t>
      </w:r>
      <w:r w:rsidR="008A5272">
        <w:t>60km/h</w:t>
      </w:r>
      <w:r w:rsidRPr="00CB09AD">
        <w:t xml:space="preserve">. </w:t>
      </w:r>
      <w:r w:rsidRPr="00C72DE3">
        <w:t xml:space="preserve"> </w:t>
      </w:r>
      <w:r w:rsidRPr="00CB09AD">
        <w:t xml:space="preserve">Each file </w:t>
      </w:r>
      <w:r w:rsidR="00643049">
        <w:t>contains acceleration (m/s</w:t>
      </w:r>
      <w:r w:rsidR="00643049">
        <w:rPr>
          <w:vertAlign w:val="superscript"/>
        </w:rPr>
        <w:t>2</w:t>
      </w:r>
      <w:r w:rsidR="00643049">
        <w:t xml:space="preserve">), gyroscope (rad/sec), and magnetometer (µT) </w:t>
      </w:r>
      <w:r w:rsidR="00C2143A">
        <w:t>measurements</w:t>
      </w:r>
      <w:r w:rsidR="00C2143A" w:rsidRPr="00C72DE3">
        <w:t xml:space="preserve"> </w:t>
      </w:r>
      <w:r w:rsidR="00643049">
        <w:t>from the three axes in the x, y, and z directions.</w:t>
      </w:r>
      <w:r w:rsidR="00C2143A">
        <w:t xml:space="preserve"> The label of the current event type is also </w:t>
      </w:r>
      <w:r w:rsidR="0006117A">
        <w:t xml:space="preserve">recorded </w:t>
      </w:r>
      <w:r w:rsidR="00901508">
        <w:t xml:space="preserve">for each measurement sample based on the beginning and ending </w:t>
      </w:r>
      <w:r w:rsidR="00255F42">
        <w:t>times</w:t>
      </w:r>
      <w:r w:rsidR="00901508">
        <w:t xml:space="preserve"> of these events.</w:t>
      </w:r>
      <w:r w:rsidR="00BE651C">
        <w:t xml:space="preserve"> Some files only have measurements </w:t>
      </w:r>
      <w:r w:rsidR="00B83969">
        <w:t xml:space="preserve">of a specific event separated from </w:t>
      </w:r>
      <w:r w:rsidR="00226B3C">
        <w:t xml:space="preserve">the </w:t>
      </w:r>
      <w:r w:rsidR="006F3278">
        <w:t xml:space="preserve">main </w:t>
      </w:r>
      <w:r w:rsidR="008E143B">
        <w:t>measurement records, while some have multiple labels in the same file</w:t>
      </w:r>
      <w:r w:rsidR="0071184A">
        <w:t>.</w:t>
      </w:r>
    </w:p>
    <w:p w14:paraId="0DDAA232" w14:textId="59033E20" w:rsidR="00CB09AD" w:rsidRPr="00370B4C" w:rsidRDefault="00D36058" w:rsidP="00A74248">
      <w:pPr>
        <w:pStyle w:val="StyleHeading3Bold"/>
      </w:pPr>
      <w:r>
        <w:t>3.6 Data pr</w:t>
      </w:r>
      <w:r w:rsidR="009549D7">
        <w:t>eparation</w:t>
      </w:r>
      <w:r>
        <w:t xml:space="preserve"> and model development</w:t>
      </w:r>
    </w:p>
    <w:p w14:paraId="6EAA2871" w14:textId="033CF952" w:rsidR="00D36058" w:rsidRPr="009C269E" w:rsidRDefault="00D36058" w:rsidP="00D36058">
      <w:pPr>
        <w:pStyle w:val="Style10ptJustifiedFirstline043cm"/>
        <w:rPr>
          <w:sz w:val="24"/>
          <w:szCs w:val="24"/>
          <w:lang w:eastAsia="en-CA"/>
        </w:rPr>
      </w:pPr>
      <w:r w:rsidRPr="00370B4C">
        <w:rPr>
          <w:lang w:eastAsia="en-CA"/>
        </w:rPr>
        <w:t xml:space="preserve">To ensure the reliability and accuracy of the sensor data, a data filtering and preprocessing pipeline was implemented. The raw driving data, collected from accelerometers, gyroscopes, and magnetometers, was initially checked for missing values, which were removed to avoid inconsistencies in subsequent analysis. Noise reduction was achieved using a Kalman Filter, a recursive algorithm for smoothing time-series data </w:t>
      </w:r>
      <w:r w:rsidRPr="00370B4C">
        <w:rPr>
          <w:lang w:eastAsia="en-CA"/>
        </w:rPr>
        <w:fldChar w:fldCharType="begin"/>
      </w:r>
      <w:r w:rsidRPr="00370B4C">
        <w:rPr>
          <w:lang w:eastAsia="en-CA"/>
        </w:rPr>
        <w:instrText xml:space="preserve"> ADDIN ZOTERO_ITEM CSL_CITATION {"citationID":"5HHlN6eK","properties":{"formattedCitation":"[28]","plainCitation":"[28]","noteIndex":0},"citationItems":[{"id":14566,"uris":["http://zotero.org/users/13060106/items/NGVWD5EG"],"itemData":{"id":14566,"type":"article-journal","abstract":"Indoor human tracking and activity recognition are fundamental yet coherent problems for ambient assistive living. In this paper, we propose a method to address these two critical issues simultaneously. We construct a wireless sensor network (WSN), and the sensor nodes within WSN consist of pyroelectric infrared (PIR) sensor arrays. To capture the tempo-spatial information of the human target, the field of view (FOV) of each PIR sensor is modulated by masks. A modified partial filter algorithm is utilized to decode the location of the human target. To exploit the synergy between the location and activity, we design a two-layer random forest (RF) classifier. The initial activity recognition result of the first layer is refined by the second layer RF by incorporating various effective features. We conducted experiments in a mock apartment. The mean localization error of our system is about 0.85 m. For five kinds of daily activities, the mean accuracy for 10-fold cross-validation is above 92%. The encouraging results indicate the effectiveness of our system.","container-title":"Sensors","DOI":"10.3390/s17081738","ISSN":"1424-8220","issue":"8","language":"en","license":"http://creativecommons.org/licenses/by/3.0/","note":"number: 8\npublisher: Multidisciplinary Digital Publishing Institute","page":"1738","source":"www.mdpi.com","title":"Simultaneous Indoor Tracking and Activity Recognition Using Pyroelectric Infrared Sensors","URL":"https://www.mdpi.com/1424-8220/17/8/1738","volume":"17","author":[{"family":"Luo","given":"Xiaomu"},{"family":"Guan","given":"Qiuju"},{"family":"Tan","given":"Huoyuan"},{"family":"Gao","given":"Liwen"},{"family":"Wang","given":"Zhengfei"},{"family":"Luo","given":"Xiaoyan"}],"accessed":{"date-parts":[["2024",11,28]]},"issued":{"date-parts":[["2017",8]]}}}],"schema":"https://github.com/citation-style-language/schema/raw/master/csl-citation.json"} </w:instrText>
      </w:r>
      <w:r w:rsidRPr="00370B4C">
        <w:rPr>
          <w:lang w:eastAsia="en-CA"/>
        </w:rPr>
        <w:fldChar w:fldCharType="separate"/>
      </w:r>
      <w:r w:rsidRPr="00370B4C">
        <w:t>[28]</w:t>
      </w:r>
      <w:r w:rsidRPr="00370B4C">
        <w:rPr>
          <w:lang w:eastAsia="en-CA"/>
        </w:rPr>
        <w:fldChar w:fldCharType="end"/>
      </w:r>
      <w:r w:rsidRPr="00370B4C">
        <w:rPr>
          <w:lang w:eastAsia="en-CA"/>
        </w:rPr>
        <w:t>. By leveraging this filter, the inherent noise from real-world conditions, such as road vibrations or environmental interference, was effectively minimized. Finally, the magnetometer readings were normalized using min-max scaling to bring all values within a standardized range of ([0, 1]).</w:t>
      </w:r>
      <w:r>
        <w:rPr>
          <w:lang w:eastAsia="en-CA"/>
        </w:rPr>
        <w:t xml:space="preserve"> The </w:t>
      </w:r>
      <w:r w:rsidR="00F025F0">
        <w:rPr>
          <w:lang w:eastAsia="en-CA"/>
        </w:rPr>
        <w:t>output classes (i.e., driving event type)</w:t>
      </w:r>
      <w:r w:rsidR="00ED1D54">
        <w:rPr>
          <w:lang w:eastAsia="en-CA"/>
        </w:rPr>
        <w:t xml:space="preserve"> were encoded from string values to </w:t>
      </w:r>
      <w:r w:rsidR="00D2122D">
        <w:rPr>
          <w:lang w:eastAsia="en-CA"/>
        </w:rPr>
        <w:t>number format</w:t>
      </w:r>
      <w:r w:rsidR="000309B7">
        <w:rPr>
          <w:lang w:eastAsia="en-CA"/>
        </w:rPr>
        <w:t xml:space="preserve">, during which some </w:t>
      </w:r>
      <w:r w:rsidR="00AC75EA">
        <w:rPr>
          <w:lang w:eastAsia="en-CA"/>
        </w:rPr>
        <w:t xml:space="preserve">labels </w:t>
      </w:r>
      <w:r w:rsidR="00515C51">
        <w:rPr>
          <w:lang w:eastAsia="en-CA"/>
        </w:rPr>
        <w:t>that</w:t>
      </w:r>
      <w:r w:rsidR="00AC75EA">
        <w:rPr>
          <w:lang w:eastAsia="en-CA"/>
        </w:rPr>
        <w:t xml:space="preserve"> referred to the same event were merged to further clean the data</w:t>
      </w:r>
      <w:r w:rsidR="00AE757C">
        <w:rPr>
          <w:lang w:eastAsia="en-CA"/>
        </w:rPr>
        <w:t>.</w:t>
      </w:r>
    </w:p>
    <w:p w14:paraId="438DCAF6" w14:textId="680C747A" w:rsidR="00DF710A" w:rsidRDefault="009549D7" w:rsidP="000A3B65">
      <w:pPr>
        <w:pStyle w:val="Style10ptJustifiedFirstline043cm"/>
      </w:pPr>
      <w:r>
        <w:t>After data pre-processing</w:t>
      </w:r>
      <w:r w:rsidR="00DF6DD0">
        <w:t xml:space="preserve">, we generated data sequences of parameter measurements and the label corresponding to the </w:t>
      </w:r>
      <w:r w:rsidR="00617532">
        <w:t>end of this sequence</w:t>
      </w:r>
      <w:r w:rsidR="00CB09AD" w:rsidRPr="00C72DE3">
        <w:t>.</w:t>
      </w:r>
      <w:r w:rsidR="00CB09AD" w:rsidRPr="00CB09AD">
        <w:t xml:space="preserve"> </w:t>
      </w:r>
      <w:r w:rsidR="00A604C1">
        <w:t xml:space="preserve">We decided to use a sequence length of 100 which </w:t>
      </w:r>
      <w:r w:rsidR="004B1E00">
        <w:t xml:space="preserve">is </w:t>
      </w:r>
      <w:r w:rsidR="00A604C1">
        <w:t xml:space="preserve">roughly </w:t>
      </w:r>
      <w:r w:rsidR="00D455B2">
        <w:t xml:space="preserve">3 seconds of data. To make sure that our model is not </w:t>
      </w:r>
      <w:r w:rsidR="00D2407E">
        <w:t>overfitting,</w:t>
      </w:r>
      <w:r w:rsidR="00D455B2">
        <w:t xml:space="preserve"> and we do not </w:t>
      </w:r>
      <w:r w:rsidR="002A07FF">
        <w:t xml:space="preserve">provide </w:t>
      </w:r>
      <w:r w:rsidR="006A1A11">
        <w:t>overly similar</w:t>
      </w:r>
      <w:r w:rsidR="002A07FF">
        <w:t xml:space="preserve"> samples to the algorithm, we created these sequences with a moving window of 15 </w:t>
      </w:r>
      <w:r w:rsidR="005374C7">
        <w:t>t</w:t>
      </w:r>
      <w:r w:rsidR="00215FD1">
        <w:t>imestamps which roughly equals 0.4 seconds in real life</w:t>
      </w:r>
      <w:r w:rsidR="00CB09AD" w:rsidRPr="00C72DE3">
        <w:t xml:space="preserve">. </w:t>
      </w:r>
      <w:r w:rsidR="007A1593">
        <w:t>After generating the samples, we split the dataset into three subsets for training, validation, and testing. These subsets consist of 60%</w:t>
      </w:r>
      <w:r w:rsidR="00B923C7">
        <w:t xml:space="preserve">-20%-20% of the total samples, respectively. We used stratified sampling to ensure that the </w:t>
      </w:r>
      <w:r w:rsidR="00DF710A">
        <w:t xml:space="preserve">number of samples from each event type </w:t>
      </w:r>
      <w:r w:rsidR="00255F42">
        <w:t>is</w:t>
      </w:r>
      <w:r w:rsidR="00DF710A">
        <w:t xml:space="preserve"> roughly equal in all subsets and we have no bias in model development and assessment.</w:t>
      </w:r>
    </w:p>
    <w:p w14:paraId="46E187A8" w14:textId="2CE4F584" w:rsidR="004A58E1" w:rsidRDefault="00C52094" w:rsidP="007875B3">
      <w:pPr>
        <w:pStyle w:val="Style10ptJustifiedFirstline043cm"/>
      </w:pPr>
      <w:r>
        <w:t>U</w:t>
      </w:r>
      <w:r w:rsidR="001D62AD" w:rsidRPr="00C72DE3">
        <w:t>sing</w:t>
      </w:r>
      <w:r>
        <w:t xml:space="preserve"> the measurements from</w:t>
      </w:r>
      <w:r w:rsidR="001D62AD" w:rsidRPr="00C72DE3">
        <w:t xml:space="preserve"> all the three-axis (x,y,z) data from </w:t>
      </w:r>
      <w:r w:rsidR="00255F42">
        <w:t xml:space="preserve">the </w:t>
      </w:r>
      <w:r w:rsidR="001D62AD" w:rsidRPr="00C72DE3">
        <w:t xml:space="preserve">accelerometer, gyroscope, and magnetometer </w:t>
      </w:r>
      <w:r>
        <w:t xml:space="preserve">sensors, we trained the model to classify the exact type of driving </w:t>
      </w:r>
      <w:r w:rsidR="00FB0F8E">
        <w:t>behaviour</w:t>
      </w:r>
      <w:r>
        <w:t xml:space="preserve"> </w:t>
      </w:r>
      <w:r w:rsidR="009C3D2C">
        <w:t>corresponding to that sequence</w:t>
      </w:r>
      <w:r w:rsidR="00BE6EAB">
        <w:t xml:space="preserve">. </w:t>
      </w:r>
      <w:r w:rsidR="0026782B">
        <w:t xml:space="preserve">For dangerous driving, we used </w:t>
      </w:r>
      <w:r w:rsidR="00997685">
        <w:t xml:space="preserve">samples from 6 different </w:t>
      </w:r>
      <w:r w:rsidR="00F55642">
        <w:t>behaviour</w:t>
      </w:r>
      <w:r w:rsidR="006B07C6">
        <w:t>s</w:t>
      </w:r>
      <w:r w:rsidR="00F66CF0">
        <w:t>.</w:t>
      </w:r>
      <w:r w:rsidR="00DF710A">
        <w:t xml:space="preserve"> </w:t>
      </w:r>
      <w:r w:rsidR="004F4233">
        <w:t xml:space="preserve">For safe driving, we used </w:t>
      </w:r>
      <w:r w:rsidR="006D4D54">
        <w:t xml:space="preserve">samples of diverse driving </w:t>
      </w:r>
      <w:r w:rsidR="00F55642">
        <w:t>behaviour</w:t>
      </w:r>
      <w:r w:rsidR="006D4D54">
        <w:t>s that</w:t>
      </w:r>
      <w:r w:rsidR="00D06DD4">
        <w:t xml:space="preserve"> were considered safe</w:t>
      </w:r>
      <w:r w:rsidR="00F66CF0">
        <w:t>.</w:t>
      </w:r>
      <w:r w:rsidR="00DF710A">
        <w:t xml:space="preserve"> </w:t>
      </w:r>
      <w:r w:rsidR="005173F0">
        <w:t>In other words,</w:t>
      </w:r>
      <w:r w:rsidR="00EF1461">
        <w:t xml:space="preserve"> </w:t>
      </w:r>
      <w:r w:rsidR="003E66F9">
        <w:t xml:space="preserve">multiple </w:t>
      </w:r>
      <w:r w:rsidR="00766AC2">
        <w:t>driving</w:t>
      </w:r>
      <w:r w:rsidR="003E66F9">
        <w:t xml:space="preserve"> </w:t>
      </w:r>
      <w:r w:rsidR="005D5844">
        <w:t xml:space="preserve">maneuvers </w:t>
      </w:r>
      <w:r w:rsidR="00766AC2">
        <w:t xml:space="preserve">were </w:t>
      </w:r>
      <w:r w:rsidR="00BB5012">
        <w:t xml:space="preserve">done in both safe and dangerous </w:t>
      </w:r>
      <w:r w:rsidR="006A17FD">
        <w:t>ways</w:t>
      </w:r>
      <w:r w:rsidR="005173F0">
        <w:t xml:space="preserve"> and</w:t>
      </w:r>
      <w:r w:rsidR="006A17FD">
        <w:t xml:space="preserve"> </w:t>
      </w:r>
      <w:r w:rsidR="005E4A35">
        <w:t xml:space="preserve">their data was used to train this model, which </w:t>
      </w:r>
      <w:r w:rsidR="00B43D35">
        <w:t xml:space="preserve">improves </w:t>
      </w:r>
      <w:r w:rsidR="000069F0">
        <w:t xml:space="preserve">the </w:t>
      </w:r>
      <w:r w:rsidR="00B43D35">
        <w:t xml:space="preserve">detection of safe </w:t>
      </w:r>
      <w:r w:rsidR="001C0C52">
        <w:t xml:space="preserve">and dangerous variations of </w:t>
      </w:r>
      <w:r w:rsidR="00797186">
        <w:t xml:space="preserve">common </w:t>
      </w:r>
      <w:r w:rsidR="0017595F">
        <w:t>maneuvers</w:t>
      </w:r>
      <w:r w:rsidR="00F66CF0">
        <w:t>.</w:t>
      </w:r>
      <w:r w:rsidR="00DF710A">
        <w:t xml:space="preserve"> The </w:t>
      </w:r>
      <w:r w:rsidR="00255F42">
        <w:t>cross-entropy</w:t>
      </w:r>
      <w:r w:rsidR="008B0CF3">
        <w:t xml:space="preserve"> loss function was used alongside an Adam optimizer to train the model for 100 epochs. </w:t>
      </w:r>
      <w:r w:rsidR="008E2995">
        <w:t>The model’s</w:t>
      </w:r>
      <w:r w:rsidR="00A57889">
        <w:t xml:space="preserve"> architecture </w:t>
      </w:r>
      <w:r w:rsidR="003856E6">
        <w:t xml:space="preserve">was </w:t>
      </w:r>
      <w:r w:rsidR="006F6C3F">
        <w:t>designed to have 3 hidden LSTM layers</w:t>
      </w:r>
      <w:r w:rsidR="00775248">
        <w:t>, each comprised of 100 nodes.</w:t>
      </w:r>
      <w:r w:rsidR="0071403D">
        <w:t xml:space="preserve"> </w:t>
      </w:r>
      <w:r w:rsidR="00255F42">
        <w:t>The input</w:t>
      </w:r>
      <w:r w:rsidR="0071403D">
        <w:t xml:space="preserve"> layer consists of 9 nodes for the 9 input parameters, and </w:t>
      </w:r>
      <w:r w:rsidR="00255F42">
        <w:t xml:space="preserve">the </w:t>
      </w:r>
      <w:r w:rsidR="0071403D">
        <w:t xml:space="preserve">output layer has 7 nodes corresponding to </w:t>
      </w:r>
      <w:r w:rsidR="009F4BFB">
        <w:t>our driving type classes.</w:t>
      </w:r>
      <w:r w:rsidR="006F29F5">
        <w:t xml:space="preserve"> </w:t>
      </w:r>
      <w:r w:rsidR="006F29F5">
        <w:fldChar w:fldCharType="begin"/>
      </w:r>
      <w:r w:rsidR="006F29F5">
        <w:instrText xml:space="preserve"> REF _Ref184032387 \h </w:instrText>
      </w:r>
      <w:r w:rsidR="006F29F5">
        <w:fldChar w:fldCharType="separate"/>
      </w:r>
      <w:r w:rsidR="006F29F5">
        <w:t xml:space="preserve">Fig. </w:t>
      </w:r>
      <w:r w:rsidR="006F29F5">
        <w:rPr>
          <w:noProof/>
        </w:rPr>
        <w:t>2</w:t>
      </w:r>
      <w:r w:rsidR="006F29F5">
        <w:fldChar w:fldCharType="end"/>
      </w:r>
      <w:r w:rsidR="006F29F5">
        <w:t xml:space="preserve"> </w:t>
      </w:r>
      <w:r w:rsidR="008F78FF">
        <w:t xml:space="preserve">shows a flowchart of the model </w:t>
      </w:r>
      <w:r w:rsidR="005163F6">
        <w:t xml:space="preserve">development and assessment </w:t>
      </w:r>
      <w:r w:rsidR="00264363">
        <w:t>process.</w:t>
      </w:r>
    </w:p>
    <w:p w14:paraId="4B71BC41" w14:textId="77777777" w:rsidR="003B6198" w:rsidRPr="002D52B5" w:rsidRDefault="008A5ABE" w:rsidP="00344CCD">
      <w:pPr>
        <w:pStyle w:val="Figure"/>
        <w:rPr>
          <w:sz w:val="16"/>
          <w:szCs w:val="16"/>
        </w:rPr>
      </w:pPr>
      <w:r w:rsidRPr="002D52B5">
        <w:rPr>
          <w:noProof/>
          <w:sz w:val="16"/>
          <w:szCs w:val="16"/>
        </w:rPr>
        <w:drawing>
          <wp:inline distT="0" distB="0" distL="0" distR="0" wp14:anchorId="55DA896C" wp14:editId="6B1318B1">
            <wp:extent cx="3082119" cy="2276475"/>
            <wp:effectExtent l="0" t="0" r="4445" b="0"/>
            <wp:docPr id="735306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0672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082119" cy="2276475"/>
                    </a:xfrm>
                    <a:prstGeom prst="rect">
                      <a:avLst/>
                    </a:prstGeom>
                    <a:noFill/>
                    <a:ln>
                      <a:noFill/>
                    </a:ln>
                  </pic:spPr>
                </pic:pic>
              </a:graphicData>
            </a:graphic>
          </wp:inline>
        </w:drawing>
      </w:r>
    </w:p>
    <w:p w14:paraId="19DA12F5" w14:textId="70A86025" w:rsidR="008A5ABE" w:rsidRPr="002D52B5" w:rsidRDefault="003B6198" w:rsidP="003B6198">
      <w:pPr>
        <w:pStyle w:val="Figure"/>
        <w:rPr>
          <w:sz w:val="16"/>
          <w:szCs w:val="16"/>
        </w:rPr>
      </w:pPr>
      <w:bookmarkStart w:id="1" w:name="_Ref184032387"/>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Pr="002D52B5">
        <w:rPr>
          <w:sz w:val="16"/>
          <w:szCs w:val="16"/>
        </w:rPr>
        <w:t>2</w:t>
      </w:r>
      <w:r w:rsidRPr="002D52B5">
        <w:rPr>
          <w:sz w:val="16"/>
          <w:szCs w:val="16"/>
        </w:rPr>
        <w:fldChar w:fldCharType="end"/>
      </w:r>
      <w:bookmarkEnd w:id="1"/>
      <w:r w:rsidRPr="002D52B5">
        <w:rPr>
          <w:sz w:val="16"/>
          <w:szCs w:val="16"/>
        </w:rPr>
        <w:t xml:space="preserve"> Model development workflow</w:t>
      </w:r>
    </w:p>
    <w:p w14:paraId="45E47987" w14:textId="7B59BCC3" w:rsidR="001473C7" w:rsidRDefault="001473C7" w:rsidP="009C269E">
      <w:pPr>
        <w:pStyle w:val="Heading1"/>
      </w:pPr>
      <w:r>
        <w:t xml:space="preserve">4. </w:t>
      </w:r>
      <w:r w:rsidR="00FA0FAF">
        <w:t>RESULTS AND DISCUSSION</w:t>
      </w:r>
    </w:p>
    <w:p w14:paraId="1F99E2DD" w14:textId="06BB2C9C" w:rsidR="00B44A34" w:rsidRPr="00B53EF7" w:rsidRDefault="00340169" w:rsidP="00340169">
      <w:pPr>
        <w:pStyle w:val="Style10ptJustifiedFirstline043cm"/>
      </w:pPr>
      <w:r>
        <w:fldChar w:fldCharType="begin"/>
      </w:r>
      <w:r>
        <w:instrText xml:space="preserve"> REF _Ref184031885 \h  \* MERGEFORMAT </w:instrText>
      </w:r>
      <w:r>
        <w:fldChar w:fldCharType="separate"/>
      </w:r>
      <w:r>
        <w:t xml:space="preserve">Table </w:t>
      </w:r>
      <w:r>
        <w:rPr>
          <w:noProof/>
        </w:rPr>
        <w:t>1</w:t>
      </w:r>
      <w:r>
        <w:fldChar w:fldCharType="end"/>
      </w:r>
      <w:r w:rsidR="005C704B">
        <w:t xml:space="preserve"> Summarizes the predictive performance of the model after the training and evaluation process. </w:t>
      </w:r>
      <w:r w:rsidR="007867A6" w:rsidRPr="00B53EF7">
        <w:t xml:space="preserve">The results demonstrate that the LSTM model effectively detects specific harsh driving events, such as sudden acceleration, harsh </w:t>
      </w:r>
      <w:r w:rsidR="007867A6" w:rsidRPr="00B53EF7">
        <w:lastRenderedPageBreak/>
        <w:t>braking, abrupt turning, and aggressive lane changes, from time-series data.</w:t>
      </w:r>
    </w:p>
    <w:p w14:paraId="2401DBE2" w14:textId="049E7166" w:rsidR="005C704B" w:rsidRPr="002D52B5" w:rsidRDefault="005C704B" w:rsidP="002D52B5">
      <w:pPr>
        <w:pStyle w:val="Figure"/>
        <w:rPr>
          <w:sz w:val="16"/>
          <w:szCs w:val="16"/>
        </w:rPr>
      </w:pPr>
      <w:bookmarkStart w:id="2" w:name="_Ref184031885"/>
      <w:r w:rsidRPr="002D52B5">
        <w:rPr>
          <w:sz w:val="16"/>
          <w:szCs w:val="16"/>
        </w:rPr>
        <w:t xml:space="preserve">Table </w:t>
      </w:r>
      <w:r w:rsidRPr="002D52B5">
        <w:rPr>
          <w:sz w:val="16"/>
          <w:szCs w:val="16"/>
        </w:rPr>
        <w:fldChar w:fldCharType="begin"/>
      </w:r>
      <w:r w:rsidRPr="002D52B5">
        <w:rPr>
          <w:sz w:val="16"/>
          <w:szCs w:val="16"/>
        </w:rPr>
        <w:instrText xml:space="preserve"> SEQ Table \* ARABIC </w:instrText>
      </w:r>
      <w:r w:rsidRPr="002D52B5">
        <w:rPr>
          <w:sz w:val="16"/>
          <w:szCs w:val="16"/>
        </w:rPr>
        <w:fldChar w:fldCharType="separate"/>
      </w:r>
      <w:r w:rsidRPr="002D52B5">
        <w:rPr>
          <w:sz w:val="16"/>
          <w:szCs w:val="16"/>
        </w:rPr>
        <w:t>1</w:t>
      </w:r>
      <w:r w:rsidRPr="002D52B5">
        <w:rPr>
          <w:sz w:val="16"/>
          <w:szCs w:val="16"/>
        </w:rPr>
        <w:fldChar w:fldCharType="end"/>
      </w:r>
      <w:bookmarkEnd w:id="2"/>
      <w:r w:rsidRPr="002D52B5">
        <w:rPr>
          <w:sz w:val="16"/>
          <w:szCs w:val="16"/>
        </w:rPr>
        <w:t xml:space="preserve"> Performance assessment results</w:t>
      </w:r>
    </w:p>
    <w:tbl>
      <w:tblPr>
        <w:tblStyle w:val="TableGrid"/>
        <w:tblpPr w:leftFromText="181" w:rightFromText="181" w:bottomFromText="113" w:vertAnchor="text" w:horzAnchor="margin" w:tblpY="1"/>
        <w:tblW w:w="0" w:type="auto"/>
        <w:tblLook w:val="04A0" w:firstRow="1" w:lastRow="0" w:firstColumn="1" w:lastColumn="0" w:noHBand="0" w:noVBand="1"/>
      </w:tblPr>
      <w:tblGrid>
        <w:gridCol w:w="1511"/>
        <w:gridCol w:w="1178"/>
        <w:gridCol w:w="1134"/>
        <w:gridCol w:w="1034"/>
      </w:tblGrid>
      <w:tr w:rsidR="005C704B" w14:paraId="6293BFAB" w14:textId="77777777" w:rsidTr="004C3204">
        <w:tc>
          <w:tcPr>
            <w:tcW w:w="1511" w:type="dxa"/>
          </w:tcPr>
          <w:p w14:paraId="21AA97F8" w14:textId="77777777" w:rsidR="005C704B" w:rsidRPr="00655C7E" w:rsidRDefault="005C704B" w:rsidP="005C704B">
            <w:pPr>
              <w:jc w:val="center"/>
              <w:rPr>
                <w:b/>
                <w:bCs/>
                <w:sz w:val="20"/>
                <w:szCs w:val="16"/>
              </w:rPr>
            </w:pPr>
            <w:r w:rsidRPr="00655C7E">
              <w:rPr>
                <w:b/>
                <w:bCs/>
                <w:sz w:val="20"/>
                <w:szCs w:val="16"/>
              </w:rPr>
              <w:t>Metrics</w:t>
            </w:r>
          </w:p>
        </w:tc>
        <w:tc>
          <w:tcPr>
            <w:tcW w:w="1178" w:type="dxa"/>
          </w:tcPr>
          <w:p w14:paraId="2894C1DD" w14:textId="77777777" w:rsidR="005C704B" w:rsidRPr="00655C7E" w:rsidRDefault="005C704B" w:rsidP="005C704B">
            <w:pPr>
              <w:jc w:val="center"/>
              <w:rPr>
                <w:b/>
                <w:bCs/>
                <w:sz w:val="20"/>
                <w:szCs w:val="16"/>
              </w:rPr>
            </w:pPr>
            <w:r w:rsidRPr="00655C7E">
              <w:rPr>
                <w:b/>
                <w:bCs/>
                <w:sz w:val="20"/>
                <w:szCs w:val="16"/>
              </w:rPr>
              <w:t>Accuracy</w:t>
            </w:r>
          </w:p>
        </w:tc>
        <w:tc>
          <w:tcPr>
            <w:tcW w:w="1134" w:type="dxa"/>
          </w:tcPr>
          <w:p w14:paraId="6DDDFAAC" w14:textId="77777777" w:rsidR="005C704B" w:rsidRPr="00655C7E" w:rsidRDefault="005C704B" w:rsidP="005C704B">
            <w:pPr>
              <w:jc w:val="center"/>
              <w:rPr>
                <w:b/>
                <w:bCs/>
                <w:sz w:val="20"/>
                <w:szCs w:val="16"/>
              </w:rPr>
            </w:pPr>
            <w:r w:rsidRPr="00655C7E">
              <w:rPr>
                <w:b/>
                <w:bCs/>
                <w:sz w:val="20"/>
                <w:szCs w:val="16"/>
              </w:rPr>
              <w:t>AUC</w:t>
            </w:r>
          </w:p>
        </w:tc>
        <w:tc>
          <w:tcPr>
            <w:tcW w:w="1034" w:type="dxa"/>
          </w:tcPr>
          <w:p w14:paraId="77E68BF2" w14:textId="77777777" w:rsidR="005C704B" w:rsidRPr="00655C7E" w:rsidRDefault="005C704B" w:rsidP="005C704B">
            <w:pPr>
              <w:jc w:val="center"/>
              <w:rPr>
                <w:b/>
                <w:bCs/>
                <w:sz w:val="20"/>
                <w:szCs w:val="16"/>
              </w:rPr>
            </w:pPr>
            <w:r w:rsidRPr="00655C7E">
              <w:rPr>
                <w:b/>
                <w:bCs/>
                <w:sz w:val="20"/>
                <w:szCs w:val="16"/>
              </w:rPr>
              <w:t>F1</w:t>
            </w:r>
          </w:p>
        </w:tc>
      </w:tr>
      <w:tr w:rsidR="005C704B" w14:paraId="64167173" w14:textId="77777777" w:rsidTr="004C3204">
        <w:tc>
          <w:tcPr>
            <w:tcW w:w="1511" w:type="dxa"/>
          </w:tcPr>
          <w:p w14:paraId="592CED98" w14:textId="77777777" w:rsidR="005C704B" w:rsidRPr="00655C7E" w:rsidRDefault="005C704B" w:rsidP="005C704B">
            <w:pPr>
              <w:jc w:val="center"/>
              <w:rPr>
                <w:b/>
                <w:bCs/>
                <w:sz w:val="20"/>
                <w:szCs w:val="16"/>
              </w:rPr>
            </w:pPr>
            <w:r w:rsidRPr="00655C7E">
              <w:rPr>
                <w:b/>
                <w:bCs/>
                <w:sz w:val="20"/>
                <w:szCs w:val="16"/>
              </w:rPr>
              <w:t>Training Set</w:t>
            </w:r>
          </w:p>
        </w:tc>
        <w:tc>
          <w:tcPr>
            <w:tcW w:w="1178" w:type="dxa"/>
          </w:tcPr>
          <w:p w14:paraId="2BA3BE55" w14:textId="4CD836AB" w:rsidR="005C704B" w:rsidRPr="00655C7E" w:rsidRDefault="008B6F3F" w:rsidP="005C704B">
            <w:pPr>
              <w:jc w:val="center"/>
              <w:rPr>
                <w:sz w:val="20"/>
                <w:szCs w:val="16"/>
              </w:rPr>
            </w:pPr>
            <w:r>
              <w:rPr>
                <w:sz w:val="20"/>
                <w:szCs w:val="16"/>
              </w:rPr>
              <w:t>100%</w:t>
            </w:r>
          </w:p>
        </w:tc>
        <w:tc>
          <w:tcPr>
            <w:tcW w:w="1134" w:type="dxa"/>
          </w:tcPr>
          <w:p w14:paraId="43C97BC0" w14:textId="77777777" w:rsidR="005C704B" w:rsidRPr="00655C7E" w:rsidRDefault="005C704B" w:rsidP="005C704B">
            <w:pPr>
              <w:jc w:val="center"/>
              <w:rPr>
                <w:sz w:val="20"/>
                <w:szCs w:val="16"/>
              </w:rPr>
            </w:pPr>
            <w:r w:rsidRPr="00655C7E">
              <w:rPr>
                <w:sz w:val="20"/>
                <w:szCs w:val="16"/>
              </w:rPr>
              <w:t>1.000</w:t>
            </w:r>
          </w:p>
        </w:tc>
        <w:tc>
          <w:tcPr>
            <w:tcW w:w="1034" w:type="dxa"/>
          </w:tcPr>
          <w:p w14:paraId="239D496C" w14:textId="77777777" w:rsidR="005C704B" w:rsidRPr="00655C7E" w:rsidRDefault="005C704B" w:rsidP="005C704B">
            <w:pPr>
              <w:jc w:val="center"/>
              <w:rPr>
                <w:sz w:val="20"/>
                <w:szCs w:val="16"/>
              </w:rPr>
            </w:pPr>
            <w:r w:rsidRPr="00655C7E">
              <w:rPr>
                <w:sz w:val="20"/>
                <w:szCs w:val="16"/>
              </w:rPr>
              <w:t>1.000</w:t>
            </w:r>
          </w:p>
        </w:tc>
      </w:tr>
      <w:tr w:rsidR="005C704B" w14:paraId="71E59A68" w14:textId="77777777" w:rsidTr="004C3204">
        <w:tc>
          <w:tcPr>
            <w:tcW w:w="1511" w:type="dxa"/>
          </w:tcPr>
          <w:p w14:paraId="4C0B31FA" w14:textId="77777777" w:rsidR="005C704B" w:rsidRPr="00655C7E" w:rsidRDefault="005C704B" w:rsidP="005C704B">
            <w:pPr>
              <w:jc w:val="center"/>
              <w:rPr>
                <w:b/>
                <w:bCs/>
                <w:sz w:val="20"/>
                <w:szCs w:val="16"/>
              </w:rPr>
            </w:pPr>
            <w:r w:rsidRPr="00655C7E">
              <w:rPr>
                <w:b/>
                <w:bCs/>
                <w:sz w:val="20"/>
                <w:szCs w:val="16"/>
              </w:rPr>
              <w:t>Validation Set</w:t>
            </w:r>
          </w:p>
        </w:tc>
        <w:tc>
          <w:tcPr>
            <w:tcW w:w="1178" w:type="dxa"/>
          </w:tcPr>
          <w:p w14:paraId="64891E8E" w14:textId="1DB61258" w:rsidR="005C704B" w:rsidRPr="00655C7E" w:rsidRDefault="005C704B" w:rsidP="005C704B">
            <w:pPr>
              <w:jc w:val="center"/>
              <w:rPr>
                <w:sz w:val="20"/>
                <w:szCs w:val="16"/>
              </w:rPr>
            </w:pPr>
            <w:r w:rsidRPr="00655C7E">
              <w:rPr>
                <w:sz w:val="20"/>
                <w:szCs w:val="16"/>
              </w:rPr>
              <w:t>89.446</w:t>
            </w:r>
            <w:r w:rsidR="008B6F3F">
              <w:rPr>
                <w:sz w:val="20"/>
                <w:szCs w:val="16"/>
              </w:rPr>
              <w:t>%</w:t>
            </w:r>
          </w:p>
        </w:tc>
        <w:tc>
          <w:tcPr>
            <w:tcW w:w="1134" w:type="dxa"/>
          </w:tcPr>
          <w:p w14:paraId="7B662C83" w14:textId="77777777" w:rsidR="005C704B" w:rsidRPr="00655C7E" w:rsidRDefault="005C704B" w:rsidP="005C704B">
            <w:pPr>
              <w:jc w:val="center"/>
              <w:rPr>
                <w:sz w:val="20"/>
                <w:szCs w:val="16"/>
              </w:rPr>
            </w:pPr>
            <w:r w:rsidRPr="00655C7E">
              <w:rPr>
                <w:sz w:val="20"/>
                <w:szCs w:val="16"/>
              </w:rPr>
              <w:t>0.985</w:t>
            </w:r>
          </w:p>
        </w:tc>
        <w:tc>
          <w:tcPr>
            <w:tcW w:w="1034" w:type="dxa"/>
          </w:tcPr>
          <w:p w14:paraId="19C69241" w14:textId="77777777" w:rsidR="005C704B" w:rsidRPr="00655C7E" w:rsidRDefault="005C704B" w:rsidP="005C704B">
            <w:pPr>
              <w:jc w:val="center"/>
              <w:rPr>
                <w:sz w:val="20"/>
                <w:szCs w:val="16"/>
              </w:rPr>
            </w:pPr>
            <w:r w:rsidRPr="00655C7E">
              <w:rPr>
                <w:sz w:val="20"/>
                <w:szCs w:val="16"/>
              </w:rPr>
              <w:t>0.895</w:t>
            </w:r>
          </w:p>
        </w:tc>
      </w:tr>
      <w:tr w:rsidR="005C704B" w14:paraId="0CCF0C31" w14:textId="77777777" w:rsidTr="004C3204">
        <w:tc>
          <w:tcPr>
            <w:tcW w:w="1511" w:type="dxa"/>
          </w:tcPr>
          <w:p w14:paraId="10617CF9" w14:textId="77777777" w:rsidR="005C704B" w:rsidRPr="00655C7E" w:rsidRDefault="005C704B" w:rsidP="005C704B">
            <w:pPr>
              <w:jc w:val="center"/>
              <w:rPr>
                <w:b/>
                <w:bCs/>
                <w:sz w:val="20"/>
                <w:szCs w:val="16"/>
              </w:rPr>
            </w:pPr>
            <w:r w:rsidRPr="00655C7E">
              <w:rPr>
                <w:b/>
                <w:bCs/>
                <w:sz w:val="20"/>
                <w:szCs w:val="16"/>
              </w:rPr>
              <w:t>Testing Set</w:t>
            </w:r>
          </w:p>
        </w:tc>
        <w:tc>
          <w:tcPr>
            <w:tcW w:w="1178" w:type="dxa"/>
          </w:tcPr>
          <w:p w14:paraId="0704133C" w14:textId="6CEA73BC" w:rsidR="005C704B" w:rsidRPr="00655C7E" w:rsidRDefault="005C704B" w:rsidP="005C704B">
            <w:pPr>
              <w:jc w:val="center"/>
              <w:rPr>
                <w:sz w:val="20"/>
                <w:szCs w:val="16"/>
              </w:rPr>
            </w:pPr>
            <w:r w:rsidRPr="00655C7E">
              <w:rPr>
                <w:sz w:val="20"/>
                <w:szCs w:val="16"/>
              </w:rPr>
              <w:t>83.947</w:t>
            </w:r>
            <w:r w:rsidR="008B6F3F">
              <w:rPr>
                <w:sz w:val="20"/>
                <w:szCs w:val="16"/>
              </w:rPr>
              <w:t>%</w:t>
            </w:r>
          </w:p>
        </w:tc>
        <w:tc>
          <w:tcPr>
            <w:tcW w:w="1134" w:type="dxa"/>
          </w:tcPr>
          <w:p w14:paraId="42628FCE" w14:textId="77777777" w:rsidR="005C704B" w:rsidRPr="00655C7E" w:rsidRDefault="005C704B" w:rsidP="005C704B">
            <w:pPr>
              <w:jc w:val="center"/>
              <w:rPr>
                <w:sz w:val="20"/>
                <w:szCs w:val="16"/>
              </w:rPr>
            </w:pPr>
            <w:r w:rsidRPr="00655C7E">
              <w:rPr>
                <w:sz w:val="20"/>
                <w:szCs w:val="16"/>
              </w:rPr>
              <w:t>0.974</w:t>
            </w:r>
          </w:p>
        </w:tc>
        <w:tc>
          <w:tcPr>
            <w:tcW w:w="1034" w:type="dxa"/>
          </w:tcPr>
          <w:p w14:paraId="5A33B5B7" w14:textId="77777777" w:rsidR="005C704B" w:rsidRPr="00655C7E" w:rsidRDefault="005C704B" w:rsidP="005C704B">
            <w:pPr>
              <w:jc w:val="center"/>
              <w:rPr>
                <w:sz w:val="20"/>
                <w:szCs w:val="16"/>
              </w:rPr>
            </w:pPr>
            <w:r w:rsidRPr="00655C7E">
              <w:rPr>
                <w:sz w:val="20"/>
                <w:szCs w:val="16"/>
              </w:rPr>
              <w:t>0.839</w:t>
            </w:r>
          </w:p>
        </w:tc>
      </w:tr>
    </w:tbl>
    <w:p w14:paraId="18F50C5D" w14:textId="5E71FB5E" w:rsidR="00432187" w:rsidRDefault="00B53EF7" w:rsidP="001062AE">
      <w:pPr>
        <w:pStyle w:val="Style10ptJustifiedFirstline043cm"/>
      </w:pPr>
      <w:r w:rsidRPr="00B53EF7">
        <w:t xml:space="preserve">The best model’s performance on the training dataset was good which indicates that the model has successfully learned the patterns within the training data, showcasing its capability to identify harsh driving events. Moreover, the validation and testing dataset showed good results, highlighting the model’s ability to generalize to unseen data. These metrics, while lower than the training set, indicate that the model can still identify harsh driving </w:t>
      </w:r>
      <w:r w:rsidR="00B969E7">
        <w:t>behaviour</w:t>
      </w:r>
      <w:r w:rsidRPr="00B53EF7">
        <w:t xml:space="preserve">s in novel scenarios with reasonable precision. </w:t>
      </w:r>
      <w:r w:rsidR="004C3204">
        <w:t xml:space="preserve">Finally, the high AUC values indicate that with </w:t>
      </w:r>
      <w:r w:rsidR="00BC34D7">
        <w:t xml:space="preserve">careful classification threshold determination, the model can demonstrate even better performance in correctly classifying </w:t>
      </w:r>
      <w:r w:rsidR="00DC62E9">
        <w:t xml:space="preserve">driving </w:t>
      </w:r>
      <w:r w:rsidR="00F55642">
        <w:t>behaviour</w:t>
      </w:r>
      <w:r w:rsidR="00DC62E9">
        <w:t xml:space="preserve"> </w:t>
      </w:r>
      <w:r w:rsidR="000069F0">
        <w:t>types</w:t>
      </w:r>
      <w:r w:rsidR="000149A3">
        <w:t>.</w:t>
      </w:r>
      <w:r w:rsidRPr="00B53EF7">
        <w:t xml:space="preserve"> Therefore, the LSTM model is well-suited for capturing temporal dependencies in time-series data, such as sequential driving </w:t>
      </w:r>
      <w:r w:rsidR="00B969E7">
        <w:t>behaviour</w:t>
      </w:r>
      <w:r w:rsidRPr="00B53EF7">
        <w:t>s.</w:t>
      </w:r>
    </w:p>
    <w:p w14:paraId="6D38B455" w14:textId="77777777" w:rsidR="00344CCD" w:rsidRPr="002D52B5" w:rsidRDefault="0012273F" w:rsidP="00344CCD">
      <w:pPr>
        <w:pStyle w:val="Figure"/>
        <w:rPr>
          <w:sz w:val="16"/>
          <w:szCs w:val="16"/>
        </w:rPr>
      </w:pPr>
      <w:r w:rsidRPr="002D52B5">
        <w:rPr>
          <w:noProof/>
          <w:sz w:val="16"/>
          <w:szCs w:val="16"/>
        </w:rPr>
        <w:drawing>
          <wp:inline distT="0" distB="0" distL="0" distR="0" wp14:anchorId="290D11CC" wp14:editId="10173C60">
            <wp:extent cx="3089275" cy="884555"/>
            <wp:effectExtent l="0" t="0" r="0" b="444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9275" cy="884555"/>
                    </a:xfrm>
                    <a:prstGeom prst="rect">
                      <a:avLst/>
                    </a:prstGeom>
                    <a:noFill/>
                  </pic:spPr>
                </pic:pic>
              </a:graphicData>
            </a:graphic>
          </wp:inline>
        </w:drawing>
      </w:r>
    </w:p>
    <w:p w14:paraId="49280253" w14:textId="1BDD0929" w:rsidR="00992C23" w:rsidRPr="002D52B5" w:rsidRDefault="00344CCD" w:rsidP="00344CCD">
      <w:pPr>
        <w:pStyle w:val="Figure"/>
        <w:rPr>
          <w:sz w:val="16"/>
          <w:szCs w:val="16"/>
        </w:rPr>
      </w:pPr>
      <w:bookmarkStart w:id="3" w:name="_Ref184033122"/>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Pr="002D52B5">
        <w:rPr>
          <w:sz w:val="16"/>
          <w:szCs w:val="16"/>
        </w:rPr>
        <w:t>3</w:t>
      </w:r>
      <w:r w:rsidRPr="002D52B5">
        <w:rPr>
          <w:sz w:val="16"/>
          <w:szCs w:val="16"/>
        </w:rPr>
        <w:fldChar w:fldCharType="end"/>
      </w:r>
      <w:bookmarkEnd w:id="3"/>
      <w:r w:rsidRPr="002D52B5">
        <w:rPr>
          <w:sz w:val="16"/>
          <w:szCs w:val="16"/>
        </w:rPr>
        <w:t xml:space="preserve"> Prediction results across the whole dataset against true labels (x-axis acceleration)</w:t>
      </w:r>
    </w:p>
    <w:p w14:paraId="0C2787E0" w14:textId="77777777" w:rsidR="00A75202" w:rsidRPr="00A75202" w:rsidRDefault="00A75202" w:rsidP="00A75202">
      <w:pPr>
        <w:pStyle w:val="Figure"/>
        <w:rPr>
          <w:sz w:val="16"/>
          <w:szCs w:val="16"/>
        </w:rPr>
      </w:pPr>
      <w:r w:rsidRPr="00A75202">
        <w:rPr>
          <w:noProof/>
          <w:sz w:val="16"/>
          <w:szCs w:val="16"/>
        </w:rPr>
        <w:drawing>
          <wp:inline distT="0" distB="0" distL="0" distR="0" wp14:anchorId="3D1A3BBA" wp14:editId="6F0EA1D2">
            <wp:extent cx="3079750" cy="885190"/>
            <wp:effectExtent l="0" t="0" r="6350" b="0"/>
            <wp:docPr id="930354655"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54655" name="Picture 2" descr="A graph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9750" cy="885190"/>
                    </a:xfrm>
                    <a:prstGeom prst="rect">
                      <a:avLst/>
                    </a:prstGeom>
                    <a:noFill/>
                    <a:ln>
                      <a:noFill/>
                    </a:ln>
                  </pic:spPr>
                </pic:pic>
              </a:graphicData>
            </a:graphic>
          </wp:inline>
        </w:drawing>
      </w:r>
    </w:p>
    <w:p w14:paraId="63946521" w14:textId="4053EF43" w:rsidR="00A75202" w:rsidRPr="00A75202" w:rsidRDefault="00A75202" w:rsidP="00A75202">
      <w:pPr>
        <w:pStyle w:val="Figure"/>
        <w:rPr>
          <w:sz w:val="16"/>
          <w:szCs w:val="16"/>
        </w:rPr>
      </w:pPr>
      <w:bookmarkStart w:id="4" w:name="_Ref184033677"/>
      <w:r w:rsidRPr="00A75202">
        <w:rPr>
          <w:sz w:val="16"/>
          <w:szCs w:val="16"/>
        </w:rPr>
        <w:t xml:space="preserve">Fig. </w:t>
      </w:r>
      <w:r w:rsidRPr="00A75202">
        <w:rPr>
          <w:sz w:val="16"/>
          <w:szCs w:val="16"/>
        </w:rPr>
        <w:fldChar w:fldCharType="begin"/>
      </w:r>
      <w:r w:rsidRPr="00A75202">
        <w:rPr>
          <w:sz w:val="16"/>
          <w:szCs w:val="16"/>
        </w:rPr>
        <w:instrText xml:space="preserve"> SEQ Fig. \* ARABIC </w:instrText>
      </w:r>
      <w:r w:rsidRPr="00A75202">
        <w:rPr>
          <w:sz w:val="16"/>
          <w:szCs w:val="16"/>
        </w:rPr>
        <w:fldChar w:fldCharType="separate"/>
      </w:r>
      <w:r w:rsidRPr="00A75202">
        <w:rPr>
          <w:noProof/>
          <w:sz w:val="16"/>
          <w:szCs w:val="16"/>
        </w:rPr>
        <w:t>4</w:t>
      </w:r>
      <w:r w:rsidRPr="00A75202">
        <w:rPr>
          <w:sz w:val="16"/>
          <w:szCs w:val="16"/>
        </w:rPr>
        <w:fldChar w:fldCharType="end"/>
      </w:r>
      <w:bookmarkEnd w:id="4"/>
      <w:r w:rsidRPr="00A75202">
        <w:rPr>
          <w:noProof/>
          <w:sz w:val="16"/>
          <w:szCs w:val="16"/>
        </w:rPr>
        <w:t xml:space="preserve"> Prediction results across the whole dataset against true labels (z-axis gyroscope)</w:t>
      </w:r>
    </w:p>
    <w:p w14:paraId="43AD22DC" w14:textId="402DF8F6" w:rsidR="004D3197" w:rsidRDefault="006B4967" w:rsidP="008D6E52">
      <w:pPr>
        <w:pStyle w:val="Style10ptJustifiedFirstline043cm"/>
      </w:pPr>
      <w:r>
        <w:t xml:space="preserve">For visualization purposes, </w:t>
      </w:r>
      <w:r w:rsidR="009E5080">
        <w:t xml:space="preserve">we then process the </w:t>
      </w:r>
      <w:r w:rsidR="006A4B91">
        <w:t xml:space="preserve">whole dataset and predict event </w:t>
      </w:r>
      <w:r w:rsidR="000069F0">
        <w:t>types</w:t>
      </w:r>
      <w:r w:rsidR="006A4B91">
        <w:t xml:space="preserve"> for every </w:t>
      </w:r>
      <w:r w:rsidR="00F92A40">
        <w:t xml:space="preserve">sequence </w:t>
      </w:r>
      <w:r w:rsidR="00E45DCE">
        <w:t xml:space="preserve">possible. </w:t>
      </w:r>
      <w:r w:rsidR="0093666B">
        <w:t xml:space="preserve">The results can be seen in </w:t>
      </w:r>
      <w:r w:rsidR="000069F0">
        <w:t xml:space="preserve">the </w:t>
      </w:r>
      <w:r w:rsidR="008D6E52">
        <w:t>above figures</w:t>
      </w:r>
      <w:r w:rsidR="00344CCD" w:rsidRPr="008D6E52">
        <w:t>.</w:t>
      </w:r>
      <w:r w:rsidR="008D6E52" w:rsidRPr="008D6E52">
        <w:t xml:space="preserve"> </w:t>
      </w:r>
      <w:r w:rsidR="008D6E52" w:rsidRPr="008D6E52">
        <w:fldChar w:fldCharType="begin"/>
      </w:r>
      <w:r w:rsidR="008D6E52" w:rsidRPr="008D6E52">
        <w:instrText xml:space="preserve"> REF _Ref184033122 \h  \* MERGEFORMAT </w:instrText>
      </w:r>
      <w:r w:rsidR="008D6E52" w:rsidRPr="008D6E52">
        <w:fldChar w:fldCharType="separate"/>
      </w:r>
      <w:r w:rsidR="008D6E52" w:rsidRPr="008D6E52">
        <w:t>Fig. 3</w:t>
      </w:r>
      <w:r w:rsidR="008D6E52" w:rsidRPr="008D6E52">
        <w:fldChar w:fldCharType="end"/>
      </w:r>
      <w:r w:rsidR="008328A4" w:rsidRPr="00347DEA">
        <w:t xml:space="preserve"> provides a detailed visualization of the </w:t>
      </w:r>
      <w:r w:rsidR="003F0B00" w:rsidRPr="00347DEA">
        <w:t xml:space="preserve">acceleration in the </w:t>
      </w:r>
      <w:r w:rsidR="00515C51">
        <w:t>x-axis</w:t>
      </w:r>
      <w:r w:rsidR="008328A4" w:rsidRPr="00347DEA">
        <w:t xml:space="preserve"> signal,</w:t>
      </w:r>
      <w:r w:rsidR="008D6E52">
        <w:t xml:space="preserve"> </w:t>
      </w:r>
      <w:r w:rsidR="008D6E52" w:rsidRPr="008D6E52">
        <w:t xml:space="preserve">and </w:t>
      </w:r>
      <w:r w:rsidR="008D6E52" w:rsidRPr="008D6E52">
        <w:fldChar w:fldCharType="begin"/>
      </w:r>
      <w:r w:rsidR="008D6E52" w:rsidRPr="008D6E52">
        <w:instrText xml:space="preserve"> REF _Ref184033677 \h </w:instrText>
      </w:r>
      <w:r w:rsidR="008D6E52">
        <w:instrText xml:space="preserve"> \* MERGEFORMAT </w:instrText>
      </w:r>
      <w:r w:rsidR="008D6E52" w:rsidRPr="008D6E52">
        <w:fldChar w:fldCharType="separate"/>
      </w:r>
      <w:r w:rsidR="008D6E52" w:rsidRPr="008D6E52">
        <w:t>Fig. 4</w:t>
      </w:r>
      <w:r w:rsidR="008D6E52" w:rsidRPr="008D6E52">
        <w:fldChar w:fldCharType="end"/>
      </w:r>
      <w:r w:rsidR="008D6E52">
        <w:t xml:space="preserve"> </w:t>
      </w:r>
      <w:r w:rsidR="000069F0">
        <w:t>Visualizes</w:t>
      </w:r>
      <w:r w:rsidR="008D6E52">
        <w:t xml:space="preserve"> </w:t>
      </w:r>
      <w:r w:rsidR="00D14813">
        <w:t>gyroscope measurements in the z-axis</w:t>
      </w:r>
      <w:r w:rsidR="00935A06">
        <w:t>.</w:t>
      </w:r>
      <w:r w:rsidR="008328A4" w:rsidRPr="008D6E52">
        <w:t xml:space="preserve"> </w:t>
      </w:r>
      <w:r w:rsidR="00935A06">
        <w:t xml:space="preserve">The </w:t>
      </w:r>
      <w:r w:rsidR="002B3147">
        <w:t>plots are s</w:t>
      </w:r>
      <w:r w:rsidR="008328A4" w:rsidRPr="008D6E52">
        <w:t>egmented</w:t>
      </w:r>
      <w:r w:rsidR="008328A4" w:rsidRPr="00347DEA">
        <w:t xml:space="preserve"> by different driving </w:t>
      </w:r>
      <w:r w:rsidR="00FB0F8E" w:rsidRPr="00347DEA">
        <w:t>behaviour</w:t>
      </w:r>
      <w:r w:rsidR="008328A4" w:rsidRPr="00347DEA">
        <w:t>s such as sudden acceleration, sudden braking, sudden turning, and aggressive lane changing</w:t>
      </w:r>
      <w:r w:rsidR="00FF756E">
        <w:t xml:space="preserve">, highlighted </w:t>
      </w:r>
      <w:r w:rsidR="00927EBC">
        <w:t>in different colors</w:t>
      </w:r>
      <w:r w:rsidR="008328A4" w:rsidRPr="00347DEA">
        <w:t xml:space="preserve">. </w:t>
      </w:r>
      <w:r w:rsidR="001121D4">
        <w:t xml:space="preserve">Plot points where the plot color is the same as the </w:t>
      </w:r>
      <w:r w:rsidR="00CA5321">
        <w:t>background of its time</w:t>
      </w:r>
      <w:r w:rsidR="00BD7BDE">
        <w:t xml:space="preserve">line </w:t>
      </w:r>
      <w:r w:rsidR="0065536D">
        <w:t>indicate correct classification</w:t>
      </w:r>
      <w:r w:rsidR="00D0005A">
        <w:t>, and vice versa.</w:t>
      </w:r>
      <w:r w:rsidR="008328A4" w:rsidRPr="008328A4">
        <w:t xml:space="preserve"> </w:t>
      </w:r>
      <w:r w:rsidR="00522637">
        <w:t>Most</w:t>
      </w:r>
      <w:r w:rsidR="00352A0C">
        <w:t xml:space="preserve"> classes are </w:t>
      </w:r>
      <w:r w:rsidR="00FB3F69">
        <w:t xml:space="preserve">predicted with high accuracy, while a few have more </w:t>
      </w:r>
      <w:r w:rsidR="000069F0">
        <w:t>misclassified</w:t>
      </w:r>
      <w:r w:rsidR="00FB3F69">
        <w:t xml:space="preserve"> samples</w:t>
      </w:r>
      <w:r w:rsidR="00352A0C">
        <w:t xml:space="preserve"> </w:t>
      </w:r>
      <w:r w:rsidR="00564867">
        <w:t xml:space="preserve">which could indicate difficulty in </w:t>
      </w:r>
      <w:r w:rsidR="00CB480E">
        <w:t xml:space="preserve">identifying their pattern, high similarity with other event classes, or </w:t>
      </w:r>
      <w:r w:rsidR="005645A6">
        <w:t xml:space="preserve">lack of data samples for properly </w:t>
      </w:r>
      <w:r w:rsidR="00752857">
        <w:t xml:space="preserve">training the model for </w:t>
      </w:r>
      <w:r w:rsidR="005645A6">
        <w:t>that event.</w:t>
      </w:r>
    </w:p>
    <w:p w14:paraId="7333BF08" w14:textId="2FB81291" w:rsidR="004741EE" w:rsidRDefault="008328A4" w:rsidP="00340169">
      <w:pPr>
        <w:pStyle w:val="Style10ptJustifiedFirstline043cm"/>
      </w:pPr>
      <w:r w:rsidRPr="00347DEA">
        <w:t>Each type of event is represented by distinct patterns in the acceleration data. For example, sudden acceleration is characterized by sharp, upward spikes in the signal, indicating rapid increases in forward motion, whereas sudden braking features abrupt drops, reflecting rapid deceleration. Sudden turning, on the other hand, introduces oscillatory or irregular patterns, reflecting lateral forces due to the rapid change in vehicle direction. Similarly, aggressive lane changes exhibit rapid variations in acceleration, indicative of quick swerves.</w:t>
      </w:r>
      <w:r w:rsidR="008764AB" w:rsidRPr="00347DEA">
        <w:t xml:space="preserve"> </w:t>
      </w:r>
      <w:r w:rsidRPr="008328A4">
        <w:t xml:space="preserve">In contrast, normal driving segments exhibit relatively stable and consistent acceleration values with minimal fluctuations, serving as a clear baseline for comparison. </w:t>
      </w:r>
    </w:p>
    <w:p w14:paraId="5C84081A" w14:textId="2B9DE605" w:rsidR="006108DD" w:rsidRDefault="004741EE" w:rsidP="004741EE">
      <w:pPr>
        <w:pStyle w:val="StyleHeading3Bold"/>
      </w:pPr>
      <w:r>
        <w:t>4.1 Limitations</w:t>
      </w:r>
    </w:p>
    <w:p w14:paraId="2B09DEE7" w14:textId="1DA55F9C" w:rsidR="004741EE" w:rsidRPr="008328A4" w:rsidRDefault="00BE35D3" w:rsidP="00CF2964">
      <w:pPr>
        <w:pStyle w:val="Style10ptJustifiedFirstline043cm"/>
      </w:pPr>
      <w:r w:rsidRPr="00BE35D3">
        <w:t>While the proposed LSTM model demonstrates strong performance in detecting harsh driving events, there were some limitations. First, th</w:t>
      </w:r>
      <w:r w:rsidR="00352FD0">
        <w:t>is</w:t>
      </w:r>
      <w:r w:rsidRPr="00BE35D3">
        <w:rPr>
          <w:iCs/>
        </w:rPr>
        <w:t xml:space="preserve"> study relied on a sample dataset collected under controlled conditions, which may not fully represent the variability of real-world driving scenarios, such as diverse road conditions, vehicle types, and driver </w:t>
      </w:r>
      <w:r w:rsidR="00B969E7">
        <w:t>behaviour</w:t>
      </w:r>
      <w:r w:rsidRPr="00BE35D3">
        <w:rPr>
          <w:iCs/>
        </w:rPr>
        <w:t>s. Second, th</w:t>
      </w:r>
      <w:r w:rsidR="00B71929">
        <w:t>is</w:t>
      </w:r>
      <w:r w:rsidRPr="00BE35D3">
        <w:rPr>
          <w:iCs/>
        </w:rPr>
        <w:t xml:space="preserve"> dataset was relatively small, limiting the model's ability to generalize across broader populations and environments. Finally, while the model achieved </w:t>
      </w:r>
      <w:r w:rsidR="00AC7A7F">
        <w:rPr>
          <w:iCs/>
        </w:rPr>
        <w:t>high-performance</w:t>
      </w:r>
      <w:r w:rsidRPr="00BE35D3">
        <w:rPr>
          <w:iCs/>
        </w:rPr>
        <w:t xml:space="preserve"> metrics, further evaluation is required to assess its robustness under extreme driving scenarios. Addressing these limitations in future work could significantly enhance th</w:t>
      </w:r>
      <w:r w:rsidR="00D73E44">
        <w:t>is</w:t>
      </w:r>
      <w:r w:rsidRPr="00BE35D3">
        <w:rPr>
          <w:iCs/>
        </w:rPr>
        <w:t xml:space="preserve"> model's applicability in real-world settings.</w:t>
      </w:r>
    </w:p>
    <w:p w14:paraId="5F3E46DD" w14:textId="5D713150" w:rsidR="001473C7" w:rsidRPr="00370B4C" w:rsidRDefault="001473C7" w:rsidP="00C72DE3">
      <w:pPr>
        <w:pStyle w:val="Heading1"/>
      </w:pPr>
      <w:r>
        <w:t xml:space="preserve">5. </w:t>
      </w:r>
      <w:r w:rsidR="00FA0FAF">
        <w:t>CONCLUSION</w:t>
      </w:r>
    </w:p>
    <w:p w14:paraId="09F17819" w14:textId="0B27E933" w:rsidR="00037EDD" w:rsidRDefault="00B339C1" w:rsidP="000D3760">
      <w:pPr>
        <w:pStyle w:val="Style10ptJustifiedFirstline043cm"/>
      </w:pPr>
      <w:r w:rsidRPr="00B339C1">
        <w:t xml:space="preserve">This study presents an LSTM-based method to identify specific harsh driving events, such as sudden acceleration or abrupt braking, instead of just labeling driving as safe or unsafe, marking a significant advancement in driving </w:t>
      </w:r>
      <w:r w:rsidR="00F55642" w:rsidRPr="00D056F4">
        <w:t>behaviour</w:t>
      </w:r>
      <w:r w:rsidRPr="00D056F4">
        <w:t xml:space="preserve"> analysis. The data preprocessing process effectiv</w:t>
      </w:r>
      <w:r w:rsidRPr="00B339C1">
        <w:t xml:space="preserve">ely removed noise, standardized sensor readings, and created sequences needed for training the model. The LSTM model performed well on training, validation, and testing datasets, showing its ability to learn and predict detailed driving events using data from multiple sensors. Unlike general classifications, this approach provides more detailed insights, making it useful for targeted safety systems. While the results are promising, further work is needed to address limitations, to improve its performance in real-world driving scenarios. This research sets the groundwork for scalable, real-world deployment of advanced driving </w:t>
      </w:r>
      <w:r w:rsidR="00F55642" w:rsidRPr="00D056F4">
        <w:t>behaviour</w:t>
      </w:r>
      <w:r w:rsidRPr="00B339C1">
        <w:t xml:space="preserve"> detection systems</w:t>
      </w:r>
    </w:p>
    <w:p w14:paraId="21054D00" w14:textId="46CE4C13" w:rsidR="001473C7" w:rsidRDefault="00817E29" w:rsidP="00817E29">
      <w:pPr>
        <w:pStyle w:val="Figure"/>
      </w:pPr>
      <w:r>
        <w:br w:type="page"/>
      </w:r>
      <w:r w:rsidR="00FA0FAF">
        <w:lastRenderedPageBreak/>
        <w:t>6</w:t>
      </w:r>
      <w:r w:rsidR="00CE303D">
        <w:t>. References</w:t>
      </w:r>
    </w:p>
    <w:p w14:paraId="68031335" w14:textId="77777777" w:rsidR="00817E29" w:rsidRPr="000A3B65" w:rsidRDefault="00817E29" w:rsidP="00817E29">
      <w:pPr>
        <w:pStyle w:val="Bibliography"/>
        <w:rPr>
          <w:sz w:val="16"/>
          <w:szCs w:val="16"/>
        </w:rPr>
      </w:pPr>
      <w:r w:rsidRPr="000A3B65">
        <w:rPr>
          <w:sz w:val="20"/>
          <w:szCs w:val="16"/>
        </w:rPr>
        <w:fldChar w:fldCharType="begin"/>
      </w:r>
      <w:r w:rsidRPr="000A3B65">
        <w:rPr>
          <w:sz w:val="20"/>
          <w:szCs w:val="16"/>
        </w:rPr>
        <w:instrText xml:space="preserve"> ADDIN ZOTERO_BIBL {"uncited":[],"omitted":[],"custom":[]} CSL_BIBLIOGRAPHY </w:instrText>
      </w:r>
      <w:r w:rsidRPr="000A3B65">
        <w:rPr>
          <w:sz w:val="20"/>
          <w:szCs w:val="16"/>
        </w:rPr>
        <w:fldChar w:fldCharType="separate"/>
      </w:r>
      <w:r w:rsidRPr="000A3B65">
        <w:rPr>
          <w:sz w:val="16"/>
          <w:szCs w:val="16"/>
        </w:rPr>
        <w:t>[1]</w:t>
      </w:r>
      <w:r w:rsidRPr="000A3B65">
        <w:rPr>
          <w:sz w:val="16"/>
          <w:szCs w:val="16"/>
        </w:rPr>
        <w:tab/>
        <w:t>“Road traffic injuries.” Accessed: Nov. 26, 2024. [Online]. Available: https://www.who.int/news-room/fact-sheets/detail/road-traffic-injuries</w:t>
      </w:r>
    </w:p>
    <w:p w14:paraId="5904C187" w14:textId="37498E16" w:rsidR="00817E29" w:rsidRPr="000A3B65" w:rsidRDefault="00817E29" w:rsidP="00817E29">
      <w:pPr>
        <w:pStyle w:val="Bibliography"/>
        <w:rPr>
          <w:sz w:val="16"/>
          <w:szCs w:val="16"/>
        </w:rPr>
      </w:pPr>
      <w:r w:rsidRPr="000A3B65">
        <w:rPr>
          <w:sz w:val="16"/>
          <w:szCs w:val="16"/>
        </w:rPr>
        <w:t>[2]</w:t>
      </w:r>
      <w:r w:rsidRPr="000A3B65">
        <w:rPr>
          <w:sz w:val="16"/>
          <w:szCs w:val="16"/>
        </w:rPr>
        <w:tab/>
        <w:t xml:space="preserve">“World health statistics 2020: </w:t>
      </w:r>
      <w:r w:rsidR="00255F42">
        <w:rPr>
          <w:sz w:val="16"/>
          <w:szCs w:val="16"/>
        </w:rPr>
        <w:t>Monitoring</w:t>
      </w:r>
      <w:r w:rsidRPr="000A3B65">
        <w:rPr>
          <w:sz w:val="16"/>
          <w:szCs w:val="16"/>
        </w:rPr>
        <w:t xml:space="preserve"> health for the SDGs, sustainable development goals.” Accessed: Nov. 28, 2024. [Online]. Available: https://www.who.int/publications/i/item/9789240005105</w:t>
      </w:r>
    </w:p>
    <w:p w14:paraId="268139C0" w14:textId="77777777" w:rsidR="00817E29" w:rsidRPr="000A3B65" w:rsidRDefault="00817E29" w:rsidP="00817E29">
      <w:pPr>
        <w:pStyle w:val="Bibliography"/>
        <w:rPr>
          <w:sz w:val="16"/>
          <w:szCs w:val="16"/>
        </w:rPr>
      </w:pPr>
      <w:r w:rsidRPr="000A3B65">
        <w:rPr>
          <w:sz w:val="16"/>
          <w:szCs w:val="16"/>
        </w:rPr>
        <w:t>[3]</w:t>
      </w:r>
      <w:r w:rsidRPr="000A3B65">
        <w:rPr>
          <w:sz w:val="16"/>
          <w:szCs w:val="16"/>
        </w:rPr>
        <w:tab/>
        <w:t>“Road safety.” Accessed: Nov. 28, 2024. [Online]. Available: https://www.who.int/multi-media/details/children-and-young-people</w:t>
      </w:r>
    </w:p>
    <w:p w14:paraId="46914F32" w14:textId="77777777" w:rsidR="00817E29" w:rsidRPr="000A3B65" w:rsidRDefault="00817E29" w:rsidP="00817E29">
      <w:pPr>
        <w:pStyle w:val="Bibliography"/>
        <w:rPr>
          <w:sz w:val="16"/>
          <w:szCs w:val="16"/>
        </w:rPr>
      </w:pPr>
      <w:r w:rsidRPr="000A3B65">
        <w:rPr>
          <w:sz w:val="16"/>
          <w:szCs w:val="16"/>
        </w:rPr>
        <w:t>[4]</w:t>
      </w:r>
      <w:r w:rsidRPr="000A3B65">
        <w:rPr>
          <w:sz w:val="16"/>
          <w:szCs w:val="16"/>
        </w:rPr>
        <w:tab/>
        <w:t>“GPS: The Global Positioning System.” Accessed: Nov. 28, 2024. [Online]. Available: https://www.gps.gov/</w:t>
      </w:r>
    </w:p>
    <w:p w14:paraId="4F97FFD7" w14:textId="77777777" w:rsidR="00817E29" w:rsidRPr="000A3B65" w:rsidRDefault="00817E29" w:rsidP="00817E29">
      <w:pPr>
        <w:pStyle w:val="Bibliography"/>
        <w:rPr>
          <w:sz w:val="16"/>
          <w:szCs w:val="16"/>
        </w:rPr>
      </w:pPr>
      <w:r w:rsidRPr="000A3B65">
        <w:rPr>
          <w:sz w:val="16"/>
          <w:szCs w:val="16"/>
        </w:rPr>
        <w:t>[5]</w:t>
      </w:r>
      <w:r w:rsidRPr="000A3B65">
        <w:rPr>
          <w:sz w:val="16"/>
          <w:szCs w:val="16"/>
        </w:rPr>
        <w:tab/>
        <w:t>“Vehicle Telematics System using GPRS,” ResearchGate. Accessed: Nov. 28, 2024. [Online]. Available: https://www.researchgate.net/publication/49612781_Vehicle_Telematics_System_using_GPRS</w:t>
      </w:r>
    </w:p>
    <w:p w14:paraId="153EAA4F" w14:textId="77777777" w:rsidR="00817E29" w:rsidRPr="000A3B65" w:rsidRDefault="00817E29" w:rsidP="00817E29">
      <w:pPr>
        <w:pStyle w:val="Bibliography"/>
        <w:rPr>
          <w:sz w:val="16"/>
          <w:szCs w:val="16"/>
        </w:rPr>
      </w:pPr>
      <w:r w:rsidRPr="000A3B65">
        <w:rPr>
          <w:sz w:val="16"/>
          <w:szCs w:val="16"/>
        </w:rPr>
        <w:t>[6]</w:t>
      </w:r>
      <w:r w:rsidRPr="000A3B65">
        <w:rPr>
          <w:sz w:val="16"/>
          <w:szCs w:val="16"/>
        </w:rPr>
        <w:tab/>
        <w:t>“An overview of the 100-car naturalistic study and findings.” Accessed: Nov. 28, 2024. [Online]. Available: https://www.researchgate.net/publication/237252699_An_overview_of_the_100-car_naturalistic_study_and_findings</w:t>
      </w:r>
    </w:p>
    <w:p w14:paraId="20184BF4" w14:textId="77777777" w:rsidR="00817E29" w:rsidRPr="000A3B65" w:rsidRDefault="00817E29" w:rsidP="00817E29">
      <w:pPr>
        <w:pStyle w:val="Bibliography"/>
        <w:rPr>
          <w:sz w:val="16"/>
          <w:szCs w:val="16"/>
        </w:rPr>
      </w:pPr>
      <w:r w:rsidRPr="000A3B65">
        <w:rPr>
          <w:sz w:val="16"/>
          <w:szCs w:val="16"/>
        </w:rPr>
        <w:t>[7]</w:t>
      </w:r>
      <w:r w:rsidRPr="000A3B65">
        <w:rPr>
          <w:sz w:val="16"/>
          <w:szCs w:val="16"/>
        </w:rPr>
        <w:tab/>
        <w:t>“Older driver fitness-to-drive evaluation using naturalistic driving data - ScienceDirect.” Accessed: Nov. 28, 2024. [Online]. Available: https://www-sciencedirect-com.ezproxy.lib.ucalgary.ca/science/article/pii/S0022437515000456</w:t>
      </w:r>
    </w:p>
    <w:p w14:paraId="5F268C68" w14:textId="77777777" w:rsidR="00817E29" w:rsidRPr="000A3B65" w:rsidRDefault="00817E29" w:rsidP="00817E29">
      <w:pPr>
        <w:pStyle w:val="Bibliography"/>
        <w:rPr>
          <w:sz w:val="16"/>
          <w:szCs w:val="16"/>
        </w:rPr>
      </w:pPr>
      <w:r w:rsidRPr="000A3B65">
        <w:rPr>
          <w:sz w:val="16"/>
          <w:szCs w:val="16"/>
        </w:rPr>
        <w:t>[8]</w:t>
      </w:r>
      <w:r w:rsidRPr="000A3B65">
        <w:rPr>
          <w:sz w:val="16"/>
          <w:szCs w:val="16"/>
        </w:rPr>
        <w:tab/>
        <w:t>“Distracted Driving and Risk of Road Crashes among Novice and Experienced Drivers | New England Journal of Medicine.” Accessed: Nov. 28, 2024. [Online]. Available: https://www.nejm.org/doi/full/10.1056/NEJMsa1204142</w:t>
      </w:r>
    </w:p>
    <w:p w14:paraId="64E55788" w14:textId="77777777" w:rsidR="00817E29" w:rsidRPr="000A3B65" w:rsidRDefault="00817E29" w:rsidP="00817E29">
      <w:pPr>
        <w:pStyle w:val="Bibliography"/>
        <w:rPr>
          <w:sz w:val="16"/>
          <w:szCs w:val="16"/>
        </w:rPr>
      </w:pPr>
      <w:r w:rsidRPr="000A3B65">
        <w:rPr>
          <w:sz w:val="16"/>
          <w:szCs w:val="16"/>
        </w:rPr>
        <w:t>[9]</w:t>
      </w:r>
      <w:r w:rsidRPr="000A3B65">
        <w:rPr>
          <w:sz w:val="16"/>
          <w:szCs w:val="16"/>
        </w:rPr>
        <w:tab/>
        <w:t>“Driver crash risk factors and prevalence evaluation using naturalistic driving data | PNAS.” Accessed: Nov. 28, 2024. [Online]. Available: https://www.pnas.org/doi/abs/10.1073/pnas.1513271113</w:t>
      </w:r>
    </w:p>
    <w:p w14:paraId="4D5BEFDF" w14:textId="77777777" w:rsidR="00817E29" w:rsidRPr="000A3B65" w:rsidRDefault="00817E29" w:rsidP="00817E29">
      <w:pPr>
        <w:pStyle w:val="Bibliography"/>
        <w:rPr>
          <w:sz w:val="16"/>
          <w:szCs w:val="16"/>
        </w:rPr>
      </w:pPr>
      <w:r w:rsidRPr="000A3B65">
        <w:rPr>
          <w:sz w:val="16"/>
          <w:szCs w:val="16"/>
        </w:rPr>
        <w:t>[10]</w:t>
      </w:r>
      <w:r w:rsidRPr="000A3B65">
        <w:rPr>
          <w:sz w:val="16"/>
          <w:szCs w:val="16"/>
        </w:rPr>
        <w:tab/>
        <w:t>“Near Crashes as Crash Surrogate for Naturalistic Driving Studies - Feng Guo, Sheila G. Klauer, Jonathan M. Hankey, Thomas A. Dingus, 2010.” Accessed: Nov. 28, 2024. [Online]. Available: https://journals-sagepub-com.ezproxy.lib.ucalgary.ca/doi/abs/10.3141/2147-09</w:t>
      </w:r>
    </w:p>
    <w:p w14:paraId="5B0E1454" w14:textId="77777777" w:rsidR="00817E29" w:rsidRPr="000A3B65" w:rsidRDefault="00817E29" w:rsidP="00817E29">
      <w:pPr>
        <w:pStyle w:val="Bibliography"/>
        <w:rPr>
          <w:sz w:val="16"/>
          <w:szCs w:val="16"/>
        </w:rPr>
      </w:pPr>
      <w:r w:rsidRPr="000A3B65">
        <w:rPr>
          <w:sz w:val="16"/>
          <w:szCs w:val="16"/>
        </w:rPr>
        <w:t>[11]</w:t>
      </w:r>
      <w:r w:rsidRPr="000A3B65">
        <w:rPr>
          <w:sz w:val="16"/>
          <w:szCs w:val="16"/>
        </w:rPr>
        <w:tab/>
        <w:t>“Crash rates over time among younger and older drivers in the SHRP 2 naturalistic driving study.” Accessed: Nov. 28, 2024. [Online]. Available: https://www.researchgate.net/publication/340504626_Crash_rates_over_time_among_younger_and_older_drivers_in_the_SHRP_2_naturalistic_driving_study</w:t>
      </w:r>
    </w:p>
    <w:p w14:paraId="462EBDF2" w14:textId="77777777" w:rsidR="00817E29" w:rsidRPr="000A3B65" w:rsidRDefault="00817E29" w:rsidP="00817E29">
      <w:pPr>
        <w:pStyle w:val="Bibliography"/>
        <w:rPr>
          <w:sz w:val="16"/>
          <w:szCs w:val="16"/>
        </w:rPr>
      </w:pPr>
      <w:r w:rsidRPr="000A3B65">
        <w:rPr>
          <w:sz w:val="16"/>
          <w:szCs w:val="16"/>
        </w:rPr>
        <w:t>[12]</w:t>
      </w:r>
      <w:r w:rsidRPr="000A3B65">
        <w:rPr>
          <w:sz w:val="16"/>
          <w:szCs w:val="16"/>
        </w:rPr>
        <w:tab/>
        <w:t xml:space="preserve">S. Ahmed, M. A. Hossain, S. K. Ray, M. M. I. Bhuiyan, and S. R. Sabuj, “A study on road accident prediction and contributing factors using explainable machine learning models: analysis and performance,” </w:t>
      </w:r>
      <w:r w:rsidRPr="000A3B65">
        <w:rPr>
          <w:i/>
          <w:sz w:val="16"/>
          <w:szCs w:val="16"/>
        </w:rPr>
        <w:t>Transportation Research Interdisciplinary Perspectives</w:t>
      </w:r>
      <w:r w:rsidRPr="000A3B65">
        <w:rPr>
          <w:sz w:val="16"/>
          <w:szCs w:val="16"/>
        </w:rPr>
        <w:t>, vol. 19, p. 100814, May 2023, doi: 10.1016/j.trip.2023.100814.</w:t>
      </w:r>
    </w:p>
    <w:p w14:paraId="0A39C82E" w14:textId="77777777" w:rsidR="00817E29" w:rsidRPr="000A3B65" w:rsidRDefault="00817E29" w:rsidP="00817E29">
      <w:pPr>
        <w:pStyle w:val="Bibliography"/>
        <w:rPr>
          <w:sz w:val="16"/>
          <w:szCs w:val="16"/>
        </w:rPr>
      </w:pPr>
      <w:r w:rsidRPr="000A3B65">
        <w:rPr>
          <w:sz w:val="16"/>
          <w:szCs w:val="16"/>
        </w:rPr>
        <w:t>[13]</w:t>
      </w:r>
      <w:r w:rsidRPr="000A3B65">
        <w:rPr>
          <w:sz w:val="16"/>
          <w:szCs w:val="16"/>
        </w:rPr>
        <w:tab/>
        <w:t>“The effect of age on the personality and cognitive characteristics of three distinct risky driving offender groups - ScienceDirect.” Accessed: Nov. 28, 2024. [Online]. Available: https://www-sciencedirect-com.ezproxy.lib.ucalgary.ca/science/article/pii/S019188691730168X</w:t>
      </w:r>
    </w:p>
    <w:p w14:paraId="65C14953" w14:textId="4290F0C6" w:rsidR="00817E29" w:rsidRPr="000A3B65" w:rsidRDefault="00817E29" w:rsidP="00817E29">
      <w:pPr>
        <w:pStyle w:val="Bibliography"/>
        <w:rPr>
          <w:sz w:val="16"/>
          <w:szCs w:val="16"/>
        </w:rPr>
      </w:pPr>
      <w:r w:rsidRPr="000A3B65">
        <w:rPr>
          <w:sz w:val="16"/>
          <w:szCs w:val="16"/>
        </w:rPr>
        <w:t>[14]</w:t>
      </w:r>
      <w:r w:rsidRPr="000A3B65">
        <w:rPr>
          <w:sz w:val="16"/>
          <w:szCs w:val="16"/>
        </w:rPr>
        <w:tab/>
        <w:t xml:space="preserve">“Robust Data-Driven Framework for Driver </w:t>
      </w:r>
      <w:r w:rsidR="00FB0F8E">
        <w:rPr>
          <w:sz w:val="16"/>
          <w:szCs w:val="16"/>
        </w:rPr>
        <w:t>Behaviour</w:t>
      </w:r>
      <w:r w:rsidRPr="000A3B65">
        <w:rPr>
          <w:sz w:val="16"/>
          <w:szCs w:val="16"/>
        </w:rPr>
        <w:t xml:space="preserve"> Profiling Using Supervised Machine Learning,” ResearchGate. Accessed: Nov. 27, 2024. [Online]. Available: https://www.researchgate.net/publication/345139907_Robust_Data-Driven_Framework_for_Driver_</w:t>
      </w:r>
      <w:r w:rsidR="00FB0F8E">
        <w:rPr>
          <w:sz w:val="16"/>
          <w:szCs w:val="16"/>
        </w:rPr>
        <w:t>Behaviour</w:t>
      </w:r>
      <w:r w:rsidRPr="000A3B65">
        <w:rPr>
          <w:sz w:val="16"/>
          <w:szCs w:val="16"/>
        </w:rPr>
        <w:t>_Profiling_Using_Supervised_Machine_Learning</w:t>
      </w:r>
    </w:p>
    <w:p w14:paraId="4326F355" w14:textId="1E3499CB" w:rsidR="00817E29" w:rsidRPr="000A3B65" w:rsidRDefault="00817E29" w:rsidP="00817E29">
      <w:pPr>
        <w:pStyle w:val="Bibliography"/>
        <w:rPr>
          <w:sz w:val="16"/>
          <w:szCs w:val="16"/>
        </w:rPr>
      </w:pPr>
      <w:r w:rsidRPr="000A3B65">
        <w:rPr>
          <w:sz w:val="16"/>
          <w:szCs w:val="16"/>
        </w:rPr>
        <w:t>[15]</w:t>
      </w:r>
      <w:r w:rsidRPr="000A3B65">
        <w:rPr>
          <w:sz w:val="16"/>
          <w:szCs w:val="16"/>
        </w:rPr>
        <w:tab/>
        <w:t xml:space="preserve">S. Amado, E. Arıkan, G. Kaça, M. Koyuncu, and B. N. Turkan, “How accurately do drivers evaluate their own driving </w:t>
      </w:r>
      <w:r w:rsidR="00FB0F8E">
        <w:rPr>
          <w:sz w:val="16"/>
          <w:szCs w:val="16"/>
        </w:rPr>
        <w:t>behaviour</w:t>
      </w:r>
      <w:r w:rsidRPr="000A3B65">
        <w:rPr>
          <w:sz w:val="16"/>
          <w:szCs w:val="16"/>
        </w:rPr>
        <w:t xml:space="preserve">? An on-road observational study,” </w:t>
      </w:r>
      <w:r w:rsidRPr="000A3B65">
        <w:rPr>
          <w:i/>
          <w:sz w:val="16"/>
          <w:szCs w:val="16"/>
        </w:rPr>
        <w:t>Accident Analysis &amp; Prevention</w:t>
      </w:r>
      <w:r w:rsidRPr="000A3B65">
        <w:rPr>
          <w:sz w:val="16"/>
          <w:szCs w:val="16"/>
        </w:rPr>
        <w:t>, vol. 63, pp. 65–73, Feb. 2014, doi: 10.1016/j.aap.2013.10.022.</w:t>
      </w:r>
    </w:p>
    <w:p w14:paraId="4851D939" w14:textId="3D38C582" w:rsidR="00817E29" w:rsidRPr="000A3B65" w:rsidRDefault="00817E29" w:rsidP="00817E29">
      <w:pPr>
        <w:pStyle w:val="Bibliography"/>
        <w:rPr>
          <w:sz w:val="16"/>
          <w:szCs w:val="16"/>
        </w:rPr>
      </w:pPr>
      <w:r w:rsidRPr="000A3B65">
        <w:rPr>
          <w:sz w:val="16"/>
          <w:szCs w:val="16"/>
        </w:rPr>
        <w:t>[16]</w:t>
      </w:r>
      <w:r w:rsidRPr="000A3B65">
        <w:rPr>
          <w:sz w:val="16"/>
          <w:szCs w:val="16"/>
        </w:rPr>
        <w:tab/>
        <w:t xml:space="preserve">“Methods and Tools for Monitoring Driver’s </w:t>
      </w:r>
      <w:r w:rsidR="00FB0F8E">
        <w:rPr>
          <w:sz w:val="16"/>
          <w:szCs w:val="16"/>
        </w:rPr>
        <w:t>Behaviour</w:t>
      </w:r>
      <w:r w:rsidRPr="000A3B65">
        <w:rPr>
          <w:sz w:val="16"/>
          <w:szCs w:val="16"/>
        </w:rPr>
        <w:t>.” Accessed: Nov. 28, 2024. [Online]. Available: https://www.researchgate.net/publication/367557577_Methods_and_Tools_for_Monitoring_Driver's_</w:t>
      </w:r>
      <w:r w:rsidR="00FB0F8E">
        <w:rPr>
          <w:sz w:val="16"/>
          <w:szCs w:val="16"/>
        </w:rPr>
        <w:t>Behaviour</w:t>
      </w:r>
    </w:p>
    <w:p w14:paraId="07073547" w14:textId="547A7829" w:rsidR="00817E29" w:rsidRPr="000A3B65" w:rsidRDefault="00817E29" w:rsidP="00817E29">
      <w:pPr>
        <w:pStyle w:val="Bibliography"/>
        <w:rPr>
          <w:sz w:val="16"/>
          <w:szCs w:val="16"/>
        </w:rPr>
      </w:pPr>
      <w:r w:rsidRPr="000A3B65">
        <w:rPr>
          <w:sz w:val="16"/>
          <w:szCs w:val="16"/>
        </w:rPr>
        <w:t>[17]</w:t>
      </w:r>
      <w:r w:rsidRPr="000A3B65">
        <w:rPr>
          <w:sz w:val="16"/>
          <w:szCs w:val="16"/>
        </w:rPr>
        <w:tab/>
        <w:t xml:space="preserve">“Anomalous </w:t>
      </w:r>
      <w:r w:rsidR="00FB0F8E">
        <w:rPr>
          <w:sz w:val="16"/>
          <w:szCs w:val="16"/>
        </w:rPr>
        <w:t>Behaviour</w:t>
      </w:r>
      <w:r w:rsidRPr="000A3B65">
        <w:rPr>
          <w:sz w:val="16"/>
          <w:szCs w:val="16"/>
        </w:rPr>
        <w:t xml:space="preserve"> Detection in Trajectory Data of Older Drivers,” ResearchGate. Accessed: Nov. 27, 2024. [Online]. Available: https://www.researchgate.net/publication/377069957_Anomalous_</w:t>
      </w:r>
      <w:r w:rsidR="00FB0F8E">
        <w:rPr>
          <w:sz w:val="16"/>
          <w:szCs w:val="16"/>
        </w:rPr>
        <w:t>Behaviour</w:t>
      </w:r>
      <w:r w:rsidRPr="000A3B65">
        <w:rPr>
          <w:sz w:val="16"/>
          <w:szCs w:val="16"/>
        </w:rPr>
        <w:t>_Detection_in_Trajectory_Data_of_Older_Drivers</w:t>
      </w:r>
    </w:p>
    <w:p w14:paraId="3A93A8E7" w14:textId="77777777" w:rsidR="00817E29" w:rsidRPr="000A3B65" w:rsidRDefault="00817E29" w:rsidP="00817E29">
      <w:pPr>
        <w:pStyle w:val="Bibliography"/>
        <w:rPr>
          <w:sz w:val="16"/>
          <w:szCs w:val="16"/>
        </w:rPr>
      </w:pPr>
      <w:r w:rsidRPr="000A3B65">
        <w:rPr>
          <w:sz w:val="16"/>
          <w:szCs w:val="16"/>
        </w:rPr>
        <w:t>[18]</w:t>
      </w:r>
      <w:r w:rsidRPr="000A3B65">
        <w:rPr>
          <w:sz w:val="16"/>
          <w:szCs w:val="16"/>
        </w:rPr>
        <w:tab/>
        <w:t xml:space="preserve">A. Botzer, O. Musicant, and Y. Mama, “Relationship between hazard-perception-test scores and proportion of hard-braking events during on-road driving – An investigation using a range of thresholds for hard-braking,” </w:t>
      </w:r>
      <w:r w:rsidRPr="000A3B65">
        <w:rPr>
          <w:i/>
          <w:sz w:val="16"/>
          <w:szCs w:val="16"/>
        </w:rPr>
        <w:t>Accident Analysis &amp; Prevention</w:t>
      </w:r>
      <w:r w:rsidRPr="000A3B65">
        <w:rPr>
          <w:sz w:val="16"/>
          <w:szCs w:val="16"/>
        </w:rPr>
        <w:t>, vol. 132, p. 105267, Nov. 2019, doi: 10.1016/j.aap.2019.105267.</w:t>
      </w:r>
    </w:p>
    <w:p w14:paraId="4DC38407" w14:textId="77777777" w:rsidR="00817E29" w:rsidRPr="000A3B65" w:rsidRDefault="00817E29" w:rsidP="00817E29">
      <w:pPr>
        <w:pStyle w:val="Bibliography"/>
        <w:rPr>
          <w:sz w:val="16"/>
          <w:szCs w:val="16"/>
        </w:rPr>
      </w:pPr>
      <w:r w:rsidRPr="000A3B65">
        <w:rPr>
          <w:sz w:val="16"/>
          <w:szCs w:val="16"/>
        </w:rPr>
        <w:t>[19]</w:t>
      </w:r>
      <w:r w:rsidRPr="000A3B65">
        <w:rPr>
          <w:sz w:val="16"/>
          <w:szCs w:val="16"/>
        </w:rPr>
        <w:tab/>
        <w:t xml:space="preserve">X. Li, Q. Zhang, Z. Peng, A. Wang, and W. Wang, “A data-driven two-level clustering model for driving pattern analysis of electric vehicles and a case study,” </w:t>
      </w:r>
      <w:r w:rsidRPr="000A3B65">
        <w:rPr>
          <w:i/>
          <w:sz w:val="16"/>
          <w:szCs w:val="16"/>
        </w:rPr>
        <w:t>Journal of Cleaner Production</w:t>
      </w:r>
      <w:r w:rsidRPr="000A3B65">
        <w:rPr>
          <w:sz w:val="16"/>
          <w:szCs w:val="16"/>
        </w:rPr>
        <w:t>, vol. 206, pp. 827–837, Jan. 2019, doi: 10.1016/j.jclepro.2018.09.184.</w:t>
      </w:r>
    </w:p>
    <w:p w14:paraId="60ACDFC6" w14:textId="77777777" w:rsidR="00817E29" w:rsidRPr="000A3B65" w:rsidRDefault="00817E29" w:rsidP="00817E29">
      <w:pPr>
        <w:pStyle w:val="Bibliography"/>
        <w:rPr>
          <w:sz w:val="16"/>
          <w:szCs w:val="16"/>
        </w:rPr>
      </w:pPr>
      <w:r w:rsidRPr="000A3B65">
        <w:rPr>
          <w:sz w:val="16"/>
          <w:szCs w:val="16"/>
        </w:rPr>
        <w:t>[20]</w:t>
      </w:r>
      <w:r w:rsidRPr="000A3B65">
        <w:rPr>
          <w:sz w:val="16"/>
          <w:szCs w:val="16"/>
        </w:rPr>
        <w:tab/>
        <w:t xml:space="preserve">X. Li, W. Wang, and M. Roetting, “Estimating Driver’s Lane-Change Intent Considering Driving Style and Contextual Traffic,” </w:t>
      </w:r>
      <w:r w:rsidRPr="000A3B65">
        <w:rPr>
          <w:i/>
          <w:sz w:val="16"/>
          <w:szCs w:val="16"/>
        </w:rPr>
        <w:t>IEEE Transactions on Intelligent Transportation Systems</w:t>
      </w:r>
      <w:r w:rsidRPr="000A3B65">
        <w:rPr>
          <w:sz w:val="16"/>
          <w:szCs w:val="16"/>
        </w:rPr>
        <w:t>, vol. 20, no. 9, pp. 3258–3271, Sep. 2019, doi: 10.1109/TITS.2018.2873595.</w:t>
      </w:r>
    </w:p>
    <w:p w14:paraId="6311A9F6" w14:textId="0CA857C3" w:rsidR="00817E29" w:rsidRPr="000A3B65" w:rsidRDefault="00817E29" w:rsidP="00817E29">
      <w:pPr>
        <w:pStyle w:val="Bibliography"/>
        <w:rPr>
          <w:sz w:val="16"/>
          <w:szCs w:val="16"/>
        </w:rPr>
      </w:pPr>
      <w:r w:rsidRPr="000A3B65">
        <w:rPr>
          <w:sz w:val="16"/>
          <w:szCs w:val="16"/>
        </w:rPr>
        <w:t>[21]</w:t>
      </w:r>
      <w:r w:rsidRPr="000A3B65">
        <w:rPr>
          <w:sz w:val="16"/>
          <w:szCs w:val="16"/>
        </w:rPr>
        <w:tab/>
        <w:t xml:space="preserve">A. Fattahi, A. Golroo, and M. Ghatee, “Driver </w:t>
      </w:r>
      <w:r w:rsidR="00FB0F8E">
        <w:rPr>
          <w:sz w:val="16"/>
          <w:szCs w:val="16"/>
        </w:rPr>
        <w:t>Behaviour</w:t>
      </w:r>
      <w:r w:rsidRPr="000A3B65">
        <w:rPr>
          <w:sz w:val="16"/>
          <w:szCs w:val="16"/>
        </w:rPr>
        <w:t xml:space="preserve"> Assessment Using Multi-Layer Perceptron and Random Forest Via Smartphone Sensors and Obd Ii,” Apr. 11, 2023, </w:t>
      </w:r>
      <w:r w:rsidRPr="000A3B65">
        <w:rPr>
          <w:i/>
          <w:sz w:val="16"/>
          <w:szCs w:val="16"/>
        </w:rPr>
        <w:t>Social Science Research Network, Rochester, NY</w:t>
      </w:r>
      <w:r w:rsidRPr="000A3B65">
        <w:rPr>
          <w:sz w:val="16"/>
          <w:szCs w:val="16"/>
        </w:rPr>
        <w:t>: 4416107. doi: 10.2139/ssrn.4416107.</w:t>
      </w:r>
    </w:p>
    <w:p w14:paraId="37B225F3" w14:textId="534485C9" w:rsidR="00817E29" w:rsidRPr="000A3B65" w:rsidRDefault="00817E29" w:rsidP="00817E29">
      <w:pPr>
        <w:pStyle w:val="Bibliography"/>
        <w:rPr>
          <w:sz w:val="16"/>
          <w:szCs w:val="16"/>
        </w:rPr>
      </w:pPr>
      <w:r w:rsidRPr="000A3B65">
        <w:rPr>
          <w:sz w:val="16"/>
          <w:szCs w:val="16"/>
        </w:rPr>
        <w:t>[22]</w:t>
      </w:r>
      <w:r w:rsidRPr="000A3B65">
        <w:rPr>
          <w:sz w:val="16"/>
          <w:szCs w:val="16"/>
        </w:rPr>
        <w:tab/>
        <w:t xml:space="preserve">T. K. Chan, C. S. Chin, H. Chen, and X. H. Zhong, “A Comprehensive Review of Driver </w:t>
      </w:r>
      <w:r w:rsidR="00FB0F8E">
        <w:rPr>
          <w:sz w:val="16"/>
          <w:szCs w:val="16"/>
        </w:rPr>
        <w:t>Behaviour</w:t>
      </w:r>
      <w:r w:rsidRPr="000A3B65">
        <w:rPr>
          <w:sz w:val="16"/>
          <w:szCs w:val="16"/>
        </w:rPr>
        <w:t xml:space="preserve"> Analysis Utilizing Smartphones,” </w:t>
      </w:r>
      <w:r w:rsidRPr="000A3B65">
        <w:rPr>
          <w:i/>
          <w:sz w:val="16"/>
          <w:szCs w:val="16"/>
        </w:rPr>
        <w:t>IEEE Transactions on Intelligent Transportation Systems</w:t>
      </w:r>
      <w:r w:rsidRPr="000A3B65">
        <w:rPr>
          <w:sz w:val="16"/>
          <w:szCs w:val="16"/>
        </w:rPr>
        <w:t>, 2020, doi: 10.1109/TITS.2019.2940481.</w:t>
      </w:r>
    </w:p>
    <w:p w14:paraId="48669E1D" w14:textId="77777777" w:rsidR="00817E29" w:rsidRPr="000A3B65" w:rsidRDefault="00817E29" w:rsidP="00817E29">
      <w:pPr>
        <w:pStyle w:val="Bibliography"/>
        <w:rPr>
          <w:sz w:val="16"/>
          <w:szCs w:val="16"/>
        </w:rPr>
      </w:pPr>
      <w:r w:rsidRPr="000A3B65">
        <w:rPr>
          <w:sz w:val="16"/>
          <w:szCs w:val="16"/>
        </w:rPr>
        <w:t>[23]</w:t>
      </w:r>
      <w:r w:rsidRPr="000A3B65">
        <w:rPr>
          <w:sz w:val="16"/>
          <w:szCs w:val="16"/>
        </w:rPr>
        <w:tab/>
        <w:t xml:space="preserve">S. Daptardar, V. Lakshminarayanan, S. Reddy, S. Nair, S. Sahoo, and P. Sinha, “Hidden Markov Model based driving event detection and driver profiling from mobile inertial sensor data,” in </w:t>
      </w:r>
      <w:r w:rsidRPr="000A3B65">
        <w:rPr>
          <w:i/>
          <w:sz w:val="16"/>
          <w:szCs w:val="16"/>
        </w:rPr>
        <w:t>2015 IEEE SENSORS</w:t>
      </w:r>
      <w:r w:rsidRPr="000A3B65">
        <w:rPr>
          <w:sz w:val="16"/>
          <w:szCs w:val="16"/>
        </w:rPr>
        <w:t>, Nov. 2015, pp. 1–4. doi: 10.1109/ICSENS.2015.7370312.</w:t>
      </w:r>
    </w:p>
    <w:p w14:paraId="23CC9946" w14:textId="10B35F43" w:rsidR="00817E29" w:rsidRPr="000A3B65" w:rsidRDefault="00817E29" w:rsidP="00817E29">
      <w:pPr>
        <w:pStyle w:val="Bibliography"/>
        <w:rPr>
          <w:sz w:val="16"/>
          <w:szCs w:val="16"/>
        </w:rPr>
      </w:pPr>
      <w:r w:rsidRPr="000A3B65">
        <w:rPr>
          <w:sz w:val="16"/>
          <w:szCs w:val="16"/>
        </w:rPr>
        <w:t>[24]</w:t>
      </w:r>
      <w:r w:rsidRPr="000A3B65">
        <w:rPr>
          <w:sz w:val="16"/>
          <w:szCs w:val="16"/>
        </w:rPr>
        <w:tab/>
        <w:t xml:space="preserve">M. R. Carlos, L. C. González, J. Wahlström, G. Ramírez, F. Martínez, and G. Runger, “How Smartphone Accelerometers Reveal Aggressive Driving </w:t>
      </w:r>
      <w:r w:rsidR="00FB0F8E">
        <w:rPr>
          <w:sz w:val="16"/>
          <w:szCs w:val="16"/>
        </w:rPr>
        <w:t>Behaviour</w:t>
      </w:r>
      <w:r w:rsidRPr="000A3B65">
        <w:rPr>
          <w:sz w:val="16"/>
          <w:szCs w:val="16"/>
        </w:rPr>
        <w:t xml:space="preserve">?—The Key is the Representation,” </w:t>
      </w:r>
      <w:r w:rsidRPr="000A3B65">
        <w:rPr>
          <w:i/>
          <w:sz w:val="16"/>
          <w:szCs w:val="16"/>
        </w:rPr>
        <w:t>IEEE Transactions on Intelligent Transportation Systems</w:t>
      </w:r>
      <w:r w:rsidRPr="000A3B65">
        <w:rPr>
          <w:sz w:val="16"/>
          <w:szCs w:val="16"/>
        </w:rPr>
        <w:t>, vol. 21, no. 8, pp. 3377–3387, Aug. 2020, doi: 10.1109/TITS.2019.2926639.</w:t>
      </w:r>
    </w:p>
    <w:p w14:paraId="7B20EAFE" w14:textId="4152371C" w:rsidR="00817E29" w:rsidRPr="000A3B65" w:rsidRDefault="00817E29" w:rsidP="00817E29">
      <w:pPr>
        <w:pStyle w:val="Bibliography"/>
        <w:rPr>
          <w:sz w:val="16"/>
          <w:szCs w:val="16"/>
        </w:rPr>
      </w:pPr>
      <w:r w:rsidRPr="000A3B65">
        <w:rPr>
          <w:sz w:val="16"/>
          <w:szCs w:val="16"/>
        </w:rPr>
        <w:t>[25]</w:t>
      </w:r>
      <w:r w:rsidRPr="000A3B65">
        <w:rPr>
          <w:sz w:val="16"/>
          <w:szCs w:val="16"/>
        </w:rPr>
        <w:tab/>
        <w:t xml:space="preserve">E. Mantouka, E. Barmpounakis, E. Vlahogianni, and J. Golias, “Smartphone sensing for understanding driving </w:t>
      </w:r>
      <w:r w:rsidR="00FB0F8E">
        <w:rPr>
          <w:sz w:val="16"/>
          <w:szCs w:val="16"/>
        </w:rPr>
        <w:t>behaviour</w:t>
      </w:r>
      <w:r w:rsidRPr="000A3B65">
        <w:rPr>
          <w:sz w:val="16"/>
          <w:szCs w:val="16"/>
        </w:rPr>
        <w:t xml:space="preserve">: Current practice and challenges,” </w:t>
      </w:r>
      <w:r w:rsidRPr="000A3B65">
        <w:rPr>
          <w:i/>
          <w:sz w:val="16"/>
          <w:szCs w:val="16"/>
        </w:rPr>
        <w:t>International Journal of Transportation Science and Technology</w:t>
      </w:r>
      <w:r w:rsidRPr="000A3B65">
        <w:rPr>
          <w:sz w:val="16"/>
          <w:szCs w:val="16"/>
        </w:rPr>
        <w:t>, vol. 10, no. 3, pp. 266–282, Sep. 2021, doi: 10.1016/j.ijtst.2020.07.001.</w:t>
      </w:r>
    </w:p>
    <w:p w14:paraId="38E406F0" w14:textId="77777777" w:rsidR="00817E29" w:rsidRPr="000A3B65" w:rsidRDefault="00817E29" w:rsidP="00817E29">
      <w:pPr>
        <w:pStyle w:val="Bibliography"/>
        <w:rPr>
          <w:sz w:val="16"/>
          <w:szCs w:val="16"/>
        </w:rPr>
      </w:pPr>
      <w:r w:rsidRPr="000A3B65">
        <w:rPr>
          <w:sz w:val="16"/>
          <w:szCs w:val="16"/>
        </w:rPr>
        <w:t>[26]</w:t>
      </w:r>
      <w:r w:rsidRPr="000A3B65">
        <w:rPr>
          <w:sz w:val="16"/>
          <w:szCs w:val="16"/>
        </w:rPr>
        <w:tab/>
        <w:t>“Saboor47/HDDS: Machine Learning model development for the design and development of Harsh Driving Detection System (HDDS).” Accessed: Nov. 26, 2024. [Online]. Available: https://github.com/Saboor47/HDDS</w:t>
      </w:r>
    </w:p>
    <w:p w14:paraId="1EEAF7FC" w14:textId="7D628D6E" w:rsidR="00817E29" w:rsidRPr="000A3B65" w:rsidRDefault="00817E29" w:rsidP="00817E29">
      <w:pPr>
        <w:pStyle w:val="Bibliography"/>
        <w:rPr>
          <w:sz w:val="16"/>
          <w:szCs w:val="16"/>
        </w:rPr>
      </w:pPr>
      <w:r w:rsidRPr="000A3B65">
        <w:rPr>
          <w:sz w:val="16"/>
          <w:szCs w:val="16"/>
        </w:rPr>
        <w:t>[27]</w:t>
      </w:r>
      <w:r w:rsidRPr="000A3B65">
        <w:rPr>
          <w:sz w:val="16"/>
          <w:szCs w:val="16"/>
        </w:rPr>
        <w:tab/>
        <w:t xml:space="preserve">K. Saleh, M. Hossny, and S. Nahavandi, “Driving </w:t>
      </w:r>
      <w:r w:rsidR="00FB0F8E">
        <w:rPr>
          <w:sz w:val="16"/>
          <w:szCs w:val="16"/>
        </w:rPr>
        <w:t>behaviour</w:t>
      </w:r>
      <w:r w:rsidRPr="000A3B65">
        <w:rPr>
          <w:sz w:val="16"/>
          <w:szCs w:val="16"/>
        </w:rPr>
        <w:t xml:space="preserve"> classification based on sensor data fusion using LSTM recurrent neural networks,” in </w:t>
      </w:r>
      <w:r w:rsidRPr="000A3B65">
        <w:rPr>
          <w:i/>
          <w:sz w:val="16"/>
          <w:szCs w:val="16"/>
        </w:rPr>
        <w:t>2017 IEEE 20th International Conference on Intelligent Transportation Systems (ITSC)</w:t>
      </w:r>
      <w:r w:rsidRPr="000A3B65">
        <w:rPr>
          <w:sz w:val="16"/>
          <w:szCs w:val="16"/>
        </w:rPr>
        <w:t>, Oct. 2017, pp. 1–6. doi: 10.1109/ITSC.2017.8317835.</w:t>
      </w:r>
    </w:p>
    <w:p w14:paraId="37384D5F" w14:textId="77777777" w:rsidR="00817E29" w:rsidRPr="000A3B65" w:rsidRDefault="00817E29" w:rsidP="00817E29">
      <w:pPr>
        <w:pStyle w:val="Bibliography"/>
        <w:rPr>
          <w:sz w:val="16"/>
          <w:szCs w:val="16"/>
        </w:rPr>
      </w:pPr>
      <w:r w:rsidRPr="000A3B65">
        <w:rPr>
          <w:sz w:val="16"/>
          <w:szCs w:val="16"/>
        </w:rPr>
        <w:t>[28]</w:t>
      </w:r>
      <w:r w:rsidRPr="000A3B65">
        <w:rPr>
          <w:sz w:val="16"/>
          <w:szCs w:val="16"/>
        </w:rPr>
        <w:tab/>
        <w:t xml:space="preserve">X. Luo, Q. Guan, H. Tan, L. Gao, Z. Wang, and X. Luo, “Simultaneous Indoor Tracking and Activity Recognition Using Pyroelectric Infrared Sensors,” </w:t>
      </w:r>
      <w:r w:rsidRPr="000A3B65">
        <w:rPr>
          <w:i/>
          <w:sz w:val="16"/>
          <w:szCs w:val="16"/>
        </w:rPr>
        <w:t>Sensors</w:t>
      </w:r>
      <w:r w:rsidRPr="000A3B65">
        <w:rPr>
          <w:sz w:val="16"/>
          <w:szCs w:val="16"/>
        </w:rPr>
        <w:t>, vol. 17, no. 8, Art. no. 8, Aug. 2017, doi: 10.3390/s17081738.</w:t>
      </w:r>
    </w:p>
    <w:p w14:paraId="614CDEF1" w14:textId="081B3FBB" w:rsidR="00817E29" w:rsidRPr="000A3B65" w:rsidRDefault="00817E29" w:rsidP="00817E29">
      <w:pPr>
        <w:pStyle w:val="Figure"/>
        <w:rPr>
          <w:sz w:val="16"/>
          <w:szCs w:val="16"/>
        </w:rPr>
      </w:pPr>
      <w:r w:rsidRPr="000A3B65">
        <w:rPr>
          <w:sz w:val="16"/>
          <w:szCs w:val="16"/>
        </w:rPr>
        <w:fldChar w:fldCharType="end"/>
      </w:r>
    </w:p>
    <w:p w14:paraId="6367C4AD" w14:textId="77777777" w:rsidR="001473C7" w:rsidRPr="000A3B65" w:rsidRDefault="001473C7">
      <w:pPr>
        <w:jc w:val="both"/>
        <w:rPr>
          <w:sz w:val="16"/>
          <w:szCs w:val="16"/>
        </w:rPr>
      </w:pPr>
    </w:p>
    <w:p w14:paraId="4FCA1B7A" w14:textId="6E7A2C04" w:rsidR="001473C7" w:rsidRPr="000A3B65" w:rsidRDefault="001473C7">
      <w:pPr>
        <w:jc w:val="both"/>
        <w:rPr>
          <w:sz w:val="14"/>
          <w:szCs w:val="16"/>
        </w:rPr>
      </w:pPr>
    </w:p>
    <w:sectPr w:rsidR="001473C7" w:rsidRPr="000A3B65">
      <w:type w:val="continuous"/>
      <w:pgSz w:w="12240" w:h="15840" w:code="1"/>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1909C6"/>
    <w:multiLevelType w:val="hybridMultilevel"/>
    <w:tmpl w:val="262A6386"/>
    <w:lvl w:ilvl="0" w:tplc="10090001">
      <w:start w:val="1"/>
      <w:numFmt w:val="bullet"/>
      <w:lvlText w:val=""/>
      <w:lvlJc w:val="left"/>
      <w:pPr>
        <w:ind w:left="964" w:hanging="360"/>
      </w:pPr>
      <w:rPr>
        <w:rFonts w:ascii="Symbol" w:hAnsi="Symbol" w:hint="default"/>
      </w:rPr>
    </w:lvl>
    <w:lvl w:ilvl="1" w:tplc="10090003" w:tentative="1">
      <w:start w:val="1"/>
      <w:numFmt w:val="bullet"/>
      <w:lvlText w:val="o"/>
      <w:lvlJc w:val="left"/>
      <w:pPr>
        <w:ind w:left="1684" w:hanging="360"/>
      </w:pPr>
      <w:rPr>
        <w:rFonts w:ascii="Courier New" w:hAnsi="Courier New" w:cs="Courier New" w:hint="default"/>
      </w:rPr>
    </w:lvl>
    <w:lvl w:ilvl="2" w:tplc="10090005" w:tentative="1">
      <w:start w:val="1"/>
      <w:numFmt w:val="bullet"/>
      <w:lvlText w:val=""/>
      <w:lvlJc w:val="left"/>
      <w:pPr>
        <w:ind w:left="2404" w:hanging="360"/>
      </w:pPr>
      <w:rPr>
        <w:rFonts w:ascii="Wingdings" w:hAnsi="Wingdings" w:hint="default"/>
      </w:rPr>
    </w:lvl>
    <w:lvl w:ilvl="3" w:tplc="10090001" w:tentative="1">
      <w:start w:val="1"/>
      <w:numFmt w:val="bullet"/>
      <w:lvlText w:val=""/>
      <w:lvlJc w:val="left"/>
      <w:pPr>
        <w:ind w:left="3124" w:hanging="360"/>
      </w:pPr>
      <w:rPr>
        <w:rFonts w:ascii="Symbol" w:hAnsi="Symbol" w:hint="default"/>
      </w:rPr>
    </w:lvl>
    <w:lvl w:ilvl="4" w:tplc="10090003" w:tentative="1">
      <w:start w:val="1"/>
      <w:numFmt w:val="bullet"/>
      <w:lvlText w:val="o"/>
      <w:lvlJc w:val="left"/>
      <w:pPr>
        <w:ind w:left="3844" w:hanging="360"/>
      </w:pPr>
      <w:rPr>
        <w:rFonts w:ascii="Courier New" w:hAnsi="Courier New" w:cs="Courier New" w:hint="default"/>
      </w:rPr>
    </w:lvl>
    <w:lvl w:ilvl="5" w:tplc="10090005" w:tentative="1">
      <w:start w:val="1"/>
      <w:numFmt w:val="bullet"/>
      <w:lvlText w:val=""/>
      <w:lvlJc w:val="left"/>
      <w:pPr>
        <w:ind w:left="4564" w:hanging="360"/>
      </w:pPr>
      <w:rPr>
        <w:rFonts w:ascii="Wingdings" w:hAnsi="Wingdings" w:hint="default"/>
      </w:rPr>
    </w:lvl>
    <w:lvl w:ilvl="6" w:tplc="10090001" w:tentative="1">
      <w:start w:val="1"/>
      <w:numFmt w:val="bullet"/>
      <w:lvlText w:val=""/>
      <w:lvlJc w:val="left"/>
      <w:pPr>
        <w:ind w:left="5284" w:hanging="360"/>
      </w:pPr>
      <w:rPr>
        <w:rFonts w:ascii="Symbol" w:hAnsi="Symbol" w:hint="default"/>
      </w:rPr>
    </w:lvl>
    <w:lvl w:ilvl="7" w:tplc="10090003" w:tentative="1">
      <w:start w:val="1"/>
      <w:numFmt w:val="bullet"/>
      <w:lvlText w:val="o"/>
      <w:lvlJc w:val="left"/>
      <w:pPr>
        <w:ind w:left="6004" w:hanging="360"/>
      </w:pPr>
      <w:rPr>
        <w:rFonts w:ascii="Courier New" w:hAnsi="Courier New" w:cs="Courier New" w:hint="default"/>
      </w:rPr>
    </w:lvl>
    <w:lvl w:ilvl="8" w:tplc="10090005" w:tentative="1">
      <w:start w:val="1"/>
      <w:numFmt w:val="bullet"/>
      <w:lvlText w:val=""/>
      <w:lvlJc w:val="left"/>
      <w:pPr>
        <w:ind w:left="6724" w:hanging="360"/>
      </w:pPr>
      <w:rPr>
        <w:rFonts w:ascii="Wingdings" w:hAnsi="Wingdings" w:hint="default"/>
      </w:rPr>
    </w:lvl>
  </w:abstractNum>
  <w:abstractNum w:abstractNumId="11" w15:restartNumberingAfterBreak="0">
    <w:nsid w:val="3DF51DE1"/>
    <w:multiLevelType w:val="hybridMultilevel"/>
    <w:tmpl w:val="CB365384"/>
    <w:lvl w:ilvl="0" w:tplc="04186BCE">
      <w:start w:val="1"/>
      <w:numFmt w:val="decimal"/>
      <w:lvlText w:val="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C40DFE"/>
    <w:multiLevelType w:val="hybridMultilevel"/>
    <w:tmpl w:val="F5EE43A6"/>
    <w:lvl w:ilvl="0" w:tplc="1009000F">
      <w:start w:val="1"/>
      <w:numFmt w:val="decimal"/>
      <w:lvlText w:val="%1."/>
      <w:lvlJc w:val="left"/>
      <w:pPr>
        <w:ind w:left="964" w:hanging="360"/>
      </w:pPr>
    </w:lvl>
    <w:lvl w:ilvl="1" w:tplc="10090019" w:tentative="1">
      <w:start w:val="1"/>
      <w:numFmt w:val="lowerLetter"/>
      <w:lvlText w:val="%2."/>
      <w:lvlJc w:val="left"/>
      <w:pPr>
        <w:ind w:left="1684" w:hanging="360"/>
      </w:pPr>
    </w:lvl>
    <w:lvl w:ilvl="2" w:tplc="1009001B" w:tentative="1">
      <w:start w:val="1"/>
      <w:numFmt w:val="lowerRoman"/>
      <w:lvlText w:val="%3."/>
      <w:lvlJc w:val="right"/>
      <w:pPr>
        <w:ind w:left="2404" w:hanging="180"/>
      </w:pPr>
    </w:lvl>
    <w:lvl w:ilvl="3" w:tplc="1009000F" w:tentative="1">
      <w:start w:val="1"/>
      <w:numFmt w:val="decimal"/>
      <w:lvlText w:val="%4."/>
      <w:lvlJc w:val="left"/>
      <w:pPr>
        <w:ind w:left="3124" w:hanging="360"/>
      </w:pPr>
    </w:lvl>
    <w:lvl w:ilvl="4" w:tplc="10090019" w:tentative="1">
      <w:start w:val="1"/>
      <w:numFmt w:val="lowerLetter"/>
      <w:lvlText w:val="%5."/>
      <w:lvlJc w:val="left"/>
      <w:pPr>
        <w:ind w:left="3844" w:hanging="360"/>
      </w:pPr>
    </w:lvl>
    <w:lvl w:ilvl="5" w:tplc="1009001B" w:tentative="1">
      <w:start w:val="1"/>
      <w:numFmt w:val="lowerRoman"/>
      <w:lvlText w:val="%6."/>
      <w:lvlJc w:val="right"/>
      <w:pPr>
        <w:ind w:left="4564" w:hanging="180"/>
      </w:pPr>
    </w:lvl>
    <w:lvl w:ilvl="6" w:tplc="1009000F" w:tentative="1">
      <w:start w:val="1"/>
      <w:numFmt w:val="decimal"/>
      <w:lvlText w:val="%7."/>
      <w:lvlJc w:val="left"/>
      <w:pPr>
        <w:ind w:left="5284" w:hanging="360"/>
      </w:pPr>
    </w:lvl>
    <w:lvl w:ilvl="7" w:tplc="10090019" w:tentative="1">
      <w:start w:val="1"/>
      <w:numFmt w:val="lowerLetter"/>
      <w:lvlText w:val="%8."/>
      <w:lvlJc w:val="left"/>
      <w:pPr>
        <w:ind w:left="6004" w:hanging="360"/>
      </w:pPr>
    </w:lvl>
    <w:lvl w:ilvl="8" w:tplc="1009001B" w:tentative="1">
      <w:start w:val="1"/>
      <w:numFmt w:val="lowerRoman"/>
      <w:lvlText w:val="%9."/>
      <w:lvlJc w:val="right"/>
      <w:pPr>
        <w:ind w:left="6724" w:hanging="180"/>
      </w:pPr>
    </w:lvl>
  </w:abstractNum>
  <w:abstractNum w:abstractNumId="16" w15:restartNumberingAfterBreak="0">
    <w:nsid w:val="6F323271"/>
    <w:multiLevelType w:val="hybridMultilevel"/>
    <w:tmpl w:val="A68CE9C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DD07F4"/>
    <w:multiLevelType w:val="hybridMultilevel"/>
    <w:tmpl w:val="A7A8721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940935">
    <w:abstractNumId w:val="9"/>
  </w:num>
  <w:num w:numId="2" w16cid:durableId="1344934219">
    <w:abstractNumId w:val="7"/>
  </w:num>
  <w:num w:numId="3" w16cid:durableId="1400979080">
    <w:abstractNumId w:val="6"/>
  </w:num>
  <w:num w:numId="4" w16cid:durableId="1646156913">
    <w:abstractNumId w:val="5"/>
  </w:num>
  <w:num w:numId="5" w16cid:durableId="1047529031">
    <w:abstractNumId w:val="4"/>
  </w:num>
  <w:num w:numId="6" w16cid:durableId="141772585">
    <w:abstractNumId w:val="8"/>
  </w:num>
  <w:num w:numId="7" w16cid:durableId="354576547">
    <w:abstractNumId w:val="3"/>
  </w:num>
  <w:num w:numId="8" w16cid:durableId="482619222">
    <w:abstractNumId w:val="2"/>
  </w:num>
  <w:num w:numId="9" w16cid:durableId="2017031917">
    <w:abstractNumId w:val="1"/>
  </w:num>
  <w:num w:numId="10" w16cid:durableId="1167358653">
    <w:abstractNumId w:val="0"/>
  </w:num>
  <w:num w:numId="11" w16cid:durableId="345982919">
    <w:abstractNumId w:val="12"/>
  </w:num>
  <w:num w:numId="12" w16cid:durableId="930356503">
    <w:abstractNumId w:val="17"/>
  </w:num>
  <w:num w:numId="13" w16cid:durableId="50932921">
    <w:abstractNumId w:val="14"/>
  </w:num>
  <w:num w:numId="14" w16cid:durableId="825126011">
    <w:abstractNumId w:val="13"/>
  </w:num>
  <w:num w:numId="15" w16cid:durableId="459106742">
    <w:abstractNumId w:val="11"/>
  </w:num>
  <w:num w:numId="16" w16cid:durableId="1461143099">
    <w:abstractNumId w:val="18"/>
  </w:num>
  <w:num w:numId="17" w16cid:durableId="1851525573">
    <w:abstractNumId w:val="16"/>
  </w:num>
  <w:num w:numId="18" w16cid:durableId="132262753">
    <w:abstractNumId w:val="15"/>
  </w:num>
  <w:num w:numId="19" w16cid:durableId="7266827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59E"/>
    <w:rsid w:val="000011FA"/>
    <w:rsid w:val="000069F0"/>
    <w:rsid w:val="0001243A"/>
    <w:rsid w:val="000149A3"/>
    <w:rsid w:val="0001592A"/>
    <w:rsid w:val="00020693"/>
    <w:rsid w:val="00021838"/>
    <w:rsid w:val="00022444"/>
    <w:rsid w:val="000309B7"/>
    <w:rsid w:val="00037EDD"/>
    <w:rsid w:val="00055CA3"/>
    <w:rsid w:val="00055F56"/>
    <w:rsid w:val="0006117A"/>
    <w:rsid w:val="0008466E"/>
    <w:rsid w:val="000849AA"/>
    <w:rsid w:val="00093276"/>
    <w:rsid w:val="000A3B65"/>
    <w:rsid w:val="000A6775"/>
    <w:rsid w:val="000B19AD"/>
    <w:rsid w:val="000C2046"/>
    <w:rsid w:val="000D3300"/>
    <w:rsid w:val="000D36F3"/>
    <w:rsid w:val="000D3760"/>
    <w:rsid w:val="000E76C1"/>
    <w:rsid w:val="001062AE"/>
    <w:rsid w:val="00111FCE"/>
    <w:rsid w:val="001121D4"/>
    <w:rsid w:val="0012273F"/>
    <w:rsid w:val="00132D89"/>
    <w:rsid w:val="001347D9"/>
    <w:rsid w:val="0014224E"/>
    <w:rsid w:val="001426BD"/>
    <w:rsid w:val="001473C7"/>
    <w:rsid w:val="00154B9B"/>
    <w:rsid w:val="00162B61"/>
    <w:rsid w:val="0017595F"/>
    <w:rsid w:val="00176D0A"/>
    <w:rsid w:val="00186646"/>
    <w:rsid w:val="001873E4"/>
    <w:rsid w:val="001906D6"/>
    <w:rsid w:val="00190B80"/>
    <w:rsid w:val="00192B52"/>
    <w:rsid w:val="0019301E"/>
    <w:rsid w:val="001C0C52"/>
    <w:rsid w:val="001C501B"/>
    <w:rsid w:val="001D00A8"/>
    <w:rsid w:val="001D07C1"/>
    <w:rsid w:val="001D62AD"/>
    <w:rsid w:val="00200542"/>
    <w:rsid w:val="00200A6B"/>
    <w:rsid w:val="0021245D"/>
    <w:rsid w:val="00215F90"/>
    <w:rsid w:val="00215FD1"/>
    <w:rsid w:val="00226158"/>
    <w:rsid w:val="00226B3C"/>
    <w:rsid w:val="00231066"/>
    <w:rsid w:val="00241DDD"/>
    <w:rsid w:val="00242199"/>
    <w:rsid w:val="00252B06"/>
    <w:rsid w:val="00255F42"/>
    <w:rsid w:val="00256015"/>
    <w:rsid w:val="002610FC"/>
    <w:rsid w:val="00264363"/>
    <w:rsid w:val="002652C4"/>
    <w:rsid w:val="0026782B"/>
    <w:rsid w:val="00271718"/>
    <w:rsid w:val="00272B87"/>
    <w:rsid w:val="00272F20"/>
    <w:rsid w:val="00295CE6"/>
    <w:rsid w:val="002A07FF"/>
    <w:rsid w:val="002A7E8A"/>
    <w:rsid w:val="002B2776"/>
    <w:rsid w:val="002B3147"/>
    <w:rsid w:val="002B7C83"/>
    <w:rsid w:val="002C21AE"/>
    <w:rsid w:val="002C3C47"/>
    <w:rsid w:val="002D254A"/>
    <w:rsid w:val="002D52B5"/>
    <w:rsid w:val="00302261"/>
    <w:rsid w:val="0030577A"/>
    <w:rsid w:val="003100CC"/>
    <w:rsid w:val="0032121E"/>
    <w:rsid w:val="0032287A"/>
    <w:rsid w:val="00324717"/>
    <w:rsid w:val="00326CCC"/>
    <w:rsid w:val="00334F53"/>
    <w:rsid w:val="00340169"/>
    <w:rsid w:val="00343059"/>
    <w:rsid w:val="00344CCD"/>
    <w:rsid w:val="0034543E"/>
    <w:rsid w:val="00347DEA"/>
    <w:rsid w:val="00352A0C"/>
    <w:rsid w:val="00352FD0"/>
    <w:rsid w:val="003555BF"/>
    <w:rsid w:val="00370B4C"/>
    <w:rsid w:val="003820DD"/>
    <w:rsid w:val="003856E6"/>
    <w:rsid w:val="00387AA3"/>
    <w:rsid w:val="003926D2"/>
    <w:rsid w:val="00394A62"/>
    <w:rsid w:val="003B3F93"/>
    <w:rsid w:val="003B6198"/>
    <w:rsid w:val="003B7A30"/>
    <w:rsid w:val="003C5D7F"/>
    <w:rsid w:val="003D5F49"/>
    <w:rsid w:val="003E3F54"/>
    <w:rsid w:val="003E66F9"/>
    <w:rsid w:val="003F0B00"/>
    <w:rsid w:val="00407E36"/>
    <w:rsid w:val="004166B4"/>
    <w:rsid w:val="00421010"/>
    <w:rsid w:val="00431D7E"/>
    <w:rsid w:val="00432187"/>
    <w:rsid w:val="0043383D"/>
    <w:rsid w:val="00437CAA"/>
    <w:rsid w:val="004411EC"/>
    <w:rsid w:val="004428A1"/>
    <w:rsid w:val="00444824"/>
    <w:rsid w:val="0047085C"/>
    <w:rsid w:val="00473F6B"/>
    <w:rsid w:val="004741EE"/>
    <w:rsid w:val="004950AF"/>
    <w:rsid w:val="004A58E1"/>
    <w:rsid w:val="004B1E00"/>
    <w:rsid w:val="004C3204"/>
    <w:rsid w:val="004C34C3"/>
    <w:rsid w:val="004C5400"/>
    <w:rsid w:val="004D3197"/>
    <w:rsid w:val="004D4096"/>
    <w:rsid w:val="004E6FC0"/>
    <w:rsid w:val="004F4233"/>
    <w:rsid w:val="004F5FB0"/>
    <w:rsid w:val="00502EC5"/>
    <w:rsid w:val="00504A83"/>
    <w:rsid w:val="005063E4"/>
    <w:rsid w:val="00507609"/>
    <w:rsid w:val="00515C51"/>
    <w:rsid w:val="005163F6"/>
    <w:rsid w:val="005173F0"/>
    <w:rsid w:val="00522637"/>
    <w:rsid w:val="00531248"/>
    <w:rsid w:val="00531540"/>
    <w:rsid w:val="005374C7"/>
    <w:rsid w:val="00540BCF"/>
    <w:rsid w:val="0055289B"/>
    <w:rsid w:val="00554B5A"/>
    <w:rsid w:val="00560E79"/>
    <w:rsid w:val="005645A6"/>
    <w:rsid w:val="00564867"/>
    <w:rsid w:val="00575C64"/>
    <w:rsid w:val="00583B4C"/>
    <w:rsid w:val="00585913"/>
    <w:rsid w:val="005872EA"/>
    <w:rsid w:val="00594CFE"/>
    <w:rsid w:val="00596739"/>
    <w:rsid w:val="005B7658"/>
    <w:rsid w:val="005C704B"/>
    <w:rsid w:val="005D2946"/>
    <w:rsid w:val="005D5844"/>
    <w:rsid w:val="005E4A35"/>
    <w:rsid w:val="005F2AE3"/>
    <w:rsid w:val="005F6069"/>
    <w:rsid w:val="00601E9E"/>
    <w:rsid w:val="00603B84"/>
    <w:rsid w:val="00604FDD"/>
    <w:rsid w:val="006100CA"/>
    <w:rsid w:val="0061059E"/>
    <w:rsid w:val="006108DD"/>
    <w:rsid w:val="006108F6"/>
    <w:rsid w:val="00610B85"/>
    <w:rsid w:val="006126F9"/>
    <w:rsid w:val="00617532"/>
    <w:rsid w:val="0062028D"/>
    <w:rsid w:val="006236BA"/>
    <w:rsid w:val="00641954"/>
    <w:rsid w:val="00642B51"/>
    <w:rsid w:val="00643049"/>
    <w:rsid w:val="00647336"/>
    <w:rsid w:val="00651FF7"/>
    <w:rsid w:val="0065536D"/>
    <w:rsid w:val="00655C7E"/>
    <w:rsid w:val="0066004B"/>
    <w:rsid w:val="00664183"/>
    <w:rsid w:val="0067023D"/>
    <w:rsid w:val="006708A5"/>
    <w:rsid w:val="0067401D"/>
    <w:rsid w:val="006765EC"/>
    <w:rsid w:val="0068370C"/>
    <w:rsid w:val="00684EFB"/>
    <w:rsid w:val="00692914"/>
    <w:rsid w:val="00692ED8"/>
    <w:rsid w:val="00695AE6"/>
    <w:rsid w:val="006A17FD"/>
    <w:rsid w:val="006A1A11"/>
    <w:rsid w:val="006A4B91"/>
    <w:rsid w:val="006A57D9"/>
    <w:rsid w:val="006B07C6"/>
    <w:rsid w:val="006B4967"/>
    <w:rsid w:val="006B4F6D"/>
    <w:rsid w:val="006B57D1"/>
    <w:rsid w:val="006D4D54"/>
    <w:rsid w:val="006D58EA"/>
    <w:rsid w:val="006D650F"/>
    <w:rsid w:val="006E32A6"/>
    <w:rsid w:val="006E3B34"/>
    <w:rsid w:val="006E4376"/>
    <w:rsid w:val="006E5B30"/>
    <w:rsid w:val="006E5D54"/>
    <w:rsid w:val="006F29F5"/>
    <w:rsid w:val="006F3278"/>
    <w:rsid w:val="006F35D3"/>
    <w:rsid w:val="006F455F"/>
    <w:rsid w:val="006F6C3F"/>
    <w:rsid w:val="00703E99"/>
    <w:rsid w:val="0071184A"/>
    <w:rsid w:val="0071403D"/>
    <w:rsid w:val="00715A6E"/>
    <w:rsid w:val="007212CB"/>
    <w:rsid w:val="00725046"/>
    <w:rsid w:val="00730538"/>
    <w:rsid w:val="00740925"/>
    <w:rsid w:val="007479D3"/>
    <w:rsid w:val="00752857"/>
    <w:rsid w:val="007576B3"/>
    <w:rsid w:val="00766AC2"/>
    <w:rsid w:val="00771669"/>
    <w:rsid w:val="00775248"/>
    <w:rsid w:val="0077688A"/>
    <w:rsid w:val="007867A6"/>
    <w:rsid w:val="007875B3"/>
    <w:rsid w:val="007928CE"/>
    <w:rsid w:val="00797186"/>
    <w:rsid w:val="007A1593"/>
    <w:rsid w:val="007B5B5C"/>
    <w:rsid w:val="007C2324"/>
    <w:rsid w:val="007C63B6"/>
    <w:rsid w:val="007D145F"/>
    <w:rsid w:val="007D1519"/>
    <w:rsid w:val="007D42F8"/>
    <w:rsid w:val="007E4970"/>
    <w:rsid w:val="007E5215"/>
    <w:rsid w:val="007E5F80"/>
    <w:rsid w:val="007F5116"/>
    <w:rsid w:val="008020B7"/>
    <w:rsid w:val="008151AB"/>
    <w:rsid w:val="00817184"/>
    <w:rsid w:val="00817E29"/>
    <w:rsid w:val="00817F10"/>
    <w:rsid w:val="00830822"/>
    <w:rsid w:val="008328A4"/>
    <w:rsid w:val="00843F43"/>
    <w:rsid w:val="00847503"/>
    <w:rsid w:val="00864D8C"/>
    <w:rsid w:val="00875082"/>
    <w:rsid w:val="008764AB"/>
    <w:rsid w:val="008765D0"/>
    <w:rsid w:val="00894602"/>
    <w:rsid w:val="008A09D5"/>
    <w:rsid w:val="008A2948"/>
    <w:rsid w:val="008A4EFD"/>
    <w:rsid w:val="008A5272"/>
    <w:rsid w:val="008A5ABE"/>
    <w:rsid w:val="008B0CF3"/>
    <w:rsid w:val="008B6F3F"/>
    <w:rsid w:val="008C1E01"/>
    <w:rsid w:val="008D6E52"/>
    <w:rsid w:val="008E143B"/>
    <w:rsid w:val="008E2995"/>
    <w:rsid w:val="008F1E06"/>
    <w:rsid w:val="008F218B"/>
    <w:rsid w:val="008F78FF"/>
    <w:rsid w:val="008F7D15"/>
    <w:rsid w:val="00901508"/>
    <w:rsid w:val="00906B30"/>
    <w:rsid w:val="009155ED"/>
    <w:rsid w:val="00917E05"/>
    <w:rsid w:val="00920475"/>
    <w:rsid w:val="00927EBC"/>
    <w:rsid w:val="00932D65"/>
    <w:rsid w:val="00935A06"/>
    <w:rsid w:val="0093666B"/>
    <w:rsid w:val="0095365C"/>
    <w:rsid w:val="009549D7"/>
    <w:rsid w:val="00960AE7"/>
    <w:rsid w:val="00965F46"/>
    <w:rsid w:val="00970327"/>
    <w:rsid w:val="00992C23"/>
    <w:rsid w:val="00993122"/>
    <w:rsid w:val="00996173"/>
    <w:rsid w:val="00997685"/>
    <w:rsid w:val="00997B94"/>
    <w:rsid w:val="009B15CE"/>
    <w:rsid w:val="009B2544"/>
    <w:rsid w:val="009B3DE5"/>
    <w:rsid w:val="009B55D2"/>
    <w:rsid w:val="009B6C22"/>
    <w:rsid w:val="009B6DCE"/>
    <w:rsid w:val="009C269E"/>
    <w:rsid w:val="009C3D2C"/>
    <w:rsid w:val="009D56B7"/>
    <w:rsid w:val="009E1CAA"/>
    <w:rsid w:val="009E2179"/>
    <w:rsid w:val="009E2ACC"/>
    <w:rsid w:val="009E319E"/>
    <w:rsid w:val="009E5080"/>
    <w:rsid w:val="009F286B"/>
    <w:rsid w:val="009F4BFB"/>
    <w:rsid w:val="009F5771"/>
    <w:rsid w:val="009F706B"/>
    <w:rsid w:val="00A0361D"/>
    <w:rsid w:val="00A04C05"/>
    <w:rsid w:val="00A338AD"/>
    <w:rsid w:val="00A42110"/>
    <w:rsid w:val="00A57889"/>
    <w:rsid w:val="00A604C1"/>
    <w:rsid w:val="00A70834"/>
    <w:rsid w:val="00A74248"/>
    <w:rsid w:val="00A75202"/>
    <w:rsid w:val="00A95B0C"/>
    <w:rsid w:val="00AA26F7"/>
    <w:rsid w:val="00AA518C"/>
    <w:rsid w:val="00AB590D"/>
    <w:rsid w:val="00AB79AD"/>
    <w:rsid w:val="00AC75EA"/>
    <w:rsid w:val="00AC7A7F"/>
    <w:rsid w:val="00AD4A14"/>
    <w:rsid w:val="00AE15E3"/>
    <w:rsid w:val="00AE2921"/>
    <w:rsid w:val="00AE39DC"/>
    <w:rsid w:val="00AE4C76"/>
    <w:rsid w:val="00AE757C"/>
    <w:rsid w:val="00AF5B8B"/>
    <w:rsid w:val="00B0059E"/>
    <w:rsid w:val="00B011BA"/>
    <w:rsid w:val="00B043A6"/>
    <w:rsid w:val="00B06B68"/>
    <w:rsid w:val="00B13196"/>
    <w:rsid w:val="00B15E1F"/>
    <w:rsid w:val="00B339C1"/>
    <w:rsid w:val="00B376D1"/>
    <w:rsid w:val="00B4329B"/>
    <w:rsid w:val="00B43D35"/>
    <w:rsid w:val="00B44A34"/>
    <w:rsid w:val="00B514F8"/>
    <w:rsid w:val="00B51D70"/>
    <w:rsid w:val="00B53EF7"/>
    <w:rsid w:val="00B71929"/>
    <w:rsid w:val="00B816FF"/>
    <w:rsid w:val="00B83969"/>
    <w:rsid w:val="00B848EF"/>
    <w:rsid w:val="00B923C7"/>
    <w:rsid w:val="00B969E7"/>
    <w:rsid w:val="00BA129F"/>
    <w:rsid w:val="00BA3316"/>
    <w:rsid w:val="00BB191E"/>
    <w:rsid w:val="00BB5012"/>
    <w:rsid w:val="00BC34D7"/>
    <w:rsid w:val="00BC4ED8"/>
    <w:rsid w:val="00BC7F6A"/>
    <w:rsid w:val="00BD294B"/>
    <w:rsid w:val="00BD6147"/>
    <w:rsid w:val="00BD7BDE"/>
    <w:rsid w:val="00BE35D3"/>
    <w:rsid w:val="00BE651C"/>
    <w:rsid w:val="00BE6EAB"/>
    <w:rsid w:val="00BF3779"/>
    <w:rsid w:val="00BF6976"/>
    <w:rsid w:val="00C075DA"/>
    <w:rsid w:val="00C07EE3"/>
    <w:rsid w:val="00C1416B"/>
    <w:rsid w:val="00C1578B"/>
    <w:rsid w:val="00C16229"/>
    <w:rsid w:val="00C2143A"/>
    <w:rsid w:val="00C3002F"/>
    <w:rsid w:val="00C30527"/>
    <w:rsid w:val="00C52094"/>
    <w:rsid w:val="00C72DE3"/>
    <w:rsid w:val="00C77304"/>
    <w:rsid w:val="00C8310B"/>
    <w:rsid w:val="00C921FD"/>
    <w:rsid w:val="00C94D9D"/>
    <w:rsid w:val="00C95FA3"/>
    <w:rsid w:val="00CA5321"/>
    <w:rsid w:val="00CA7285"/>
    <w:rsid w:val="00CA7C2B"/>
    <w:rsid w:val="00CB0317"/>
    <w:rsid w:val="00CB09AD"/>
    <w:rsid w:val="00CB480E"/>
    <w:rsid w:val="00CB66A9"/>
    <w:rsid w:val="00CC6667"/>
    <w:rsid w:val="00CC6B47"/>
    <w:rsid w:val="00CD34FC"/>
    <w:rsid w:val="00CE006B"/>
    <w:rsid w:val="00CE303D"/>
    <w:rsid w:val="00CE62C8"/>
    <w:rsid w:val="00CE73F4"/>
    <w:rsid w:val="00CF2964"/>
    <w:rsid w:val="00CF51CC"/>
    <w:rsid w:val="00D0005A"/>
    <w:rsid w:val="00D056F4"/>
    <w:rsid w:val="00D06DD4"/>
    <w:rsid w:val="00D146DD"/>
    <w:rsid w:val="00D14813"/>
    <w:rsid w:val="00D202FF"/>
    <w:rsid w:val="00D2122D"/>
    <w:rsid w:val="00D2253C"/>
    <w:rsid w:val="00D2407E"/>
    <w:rsid w:val="00D263C6"/>
    <w:rsid w:val="00D31CBB"/>
    <w:rsid w:val="00D32468"/>
    <w:rsid w:val="00D3471A"/>
    <w:rsid w:val="00D36058"/>
    <w:rsid w:val="00D374FC"/>
    <w:rsid w:val="00D4409E"/>
    <w:rsid w:val="00D44CCF"/>
    <w:rsid w:val="00D455B2"/>
    <w:rsid w:val="00D54F47"/>
    <w:rsid w:val="00D67CCB"/>
    <w:rsid w:val="00D73E44"/>
    <w:rsid w:val="00D75E65"/>
    <w:rsid w:val="00D8085B"/>
    <w:rsid w:val="00D938EE"/>
    <w:rsid w:val="00DC62E9"/>
    <w:rsid w:val="00DD204C"/>
    <w:rsid w:val="00DD414F"/>
    <w:rsid w:val="00DE7ADA"/>
    <w:rsid w:val="00DF6D1C"/>
    <w:rsid w:val="00DF6DD0"/>
    <w:rsid w:val="00DF710A"/>
    <w:rsid w:val="00DF716A"/>
    <w:rsid w:val="00DF7CCB"/>
    <w:rsid w:val="00E10BDB"/>
    <w:rsid w:val="00E32406"/>
    <w:rsid w:val="00E40DA6"/>
    <w:rsid w:val="00E42987"/>
    <w:rsid w:val="00E42E4D"/>
    <w:rsid w:val="00E45DCE"/>
    <w:rsid w:val="00E525F2"/>
    <w:rsid w:val="00E5275E"/>
    <w:rsid w:val="00E546BD"/>
    <w:rsid w:val="00E618BF"/>
    <w:rsid w:val="00E637F3"/>
    <w:rsid w:val="00E71DE9"/>
    <w:rsid w:val="00E72179"/>
    <w:rsid w:val="00E909DA"/>
    <w:rsid w:val="00EA4C1C"/>
    <w:rsid w:val="00EA4D31"/>
    <w:rsid w:val="00EA5001"/>
    <w:rsid w:val="00EB50F3"/>
    <w:rsid w:val="00EC312F"/>
    <w:rsid w:val="00ED1D54"/>
    <w:rsid w:val="00ED397C"/>
    <w:rsid w:val="00EE268B"/>
    <w:rsid w:val="00EE3021"/>
    <w:rsid w:val="00EE50DF"/>
    <w:rsid w:val="00EE5DE3"/>
    <w:rsid w:val="00EE6AF7"/>
    <w:rsid w:val="00EE7E0C"/>
    <w:rsid w:val="00EF1461"/>
    <w:rsid w:val="00EF7792"/>
    <w:rsid w:val="00F025F0"/>
    <w:rsid w:val="00F04A9B"/>
    <w:rsid w:val="00F05539"/>
    <w:rsid w:val="00F05BC3"/>
    <w:rsid w:val="00F06A22"/>
    <w:rsid w:val="00F07159"/>
    <w:rsid w:val="00F2487E"/>
    <w:rsid w:val="00F41283"/>
    <w:rsid w:val="00F4130F"/>
    <w:rsid w:val="00F44722"/>
    <w:rsid w:val="00F476A1"/>
    <w:rsid w:val="00F55642"/>
    <w:rsid w:val="00F64A95"/>
    <w:rsid w:val="00F65965"/>
    <w:rsid w:val="00F66135"/>
    <w:rsid w:val="00F66CF0"/>
    <w:rsid w:val="00F71480"/>
    <w:rsid w:val="00F82978"/>
    <w:rsid w:val="00F86272"/>
    <w:rsid w:val="00F92A40"/>
    <w:rsid w:val="00F93BD3"/>
    <w:rsid w:val="00FA008A"/>
    <w:rsid w:val="00FA0FAF"/>
    <w:rsid w:val="00FA2502"/>
    <w:rsid w:val="00FB0F8E"/>
    <w:rsid w:val="00FB3F69"/>
    <w:rsid w:val="00FB730A"/>
    <w:rsid w:val="00FF1DAA"/>
    <w:rsid w:val="00FF280D"/>
    <w:rsid w:val="00FF756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0CC78EB6-EFB1-49B8-8340-01BCDBA32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9C269E"/>
    <w:pPr>
      <w:spacing w:after="120"/>
      <w:outlineLvl w:val="0"/>
    </w:pPr>
    <w:rPr>
      <w:sz w:val="20"/>
      <w:lang w:val="en-CA"/>
    </w:rPr>
  </w:style>
  <w:style w:type="paragraph" w:styleId="Heading2">
    <w:name w:val="heading 2"/>
    <w:basedOn w:val="Normal"/>
    <w:next w:val="Normal"/>
    <w:link w:val="Heading2Char"/>
    <w:qFormat/>
    <w:rsid w:val="00CB09AD"/>
    <w:pPr>
      <w:outlineLvl w:val="1"/>
    </w:pPr>
  </w:style>
  <w:style w:type="paragraph" w:styleId="Heading3">
    <w:name w:val="heading 3"/>
    <w:basedOn w:val="Normal"/>
    <w:next w:val="Normal"/>
    <w:qFormat/>
    <w:rsid w:val="00C95FA3"/>
    <w:pPr>
      <w:keepNext/>
      <w:jc w:val="both"/>
      <w:outlineLvl w:val="2"/>
    </w:pPr>
    <w:rPr>
      <w:i/>
      <w:sz w:val="20"/>
      <w:lang w:val="en-CA"/>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610B85"/>
    <w:pPr>
      <w:spacing w:after="120"/>
      <w:jc w:val="center"/>
    </w:pPr>
    <w:rPr>
      <w:sz w:val="20"/>
      <w:lang w:val="en-CA"/>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semiHidden/>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uiPriority w:val="99"/>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Caption"/>
    <w:qFormat/>
    <w:rsid w:val="004411EC"/>
    <w:rPr>
      <w:b/>
      <w:bCs/>
    </w:rPr>
  </w:style>
  <w:style w:type="paragraph" w:customStyle="1" w:styleId="Style1">
    <w:name w:val="Style1"/>
    <w:basedOn w:val="Heading2"/>
    <w:next w:val="Subtitle"/>
    <w:link w:val="Style1Char"/>
    <w:qFormat/>
    <w:rsid w:val="00CB09AD"/>
  </w:style>
  <w:style w:type="character" w:customStyle="1" w:styleId="Heading2Char">
    <w:name w:val="Heading 2 Char"/>
    <w:link w:val="Heading2"/>
    <w:rsid w:val="00CB09AD"/>
    <w:rPr>
      <w:sz w:val="24"/>
      <w:lang w:val="en-US" w:eastAsia="en-US"/>
    </w:rPr>
  </w:style>
  <w:style w:type="character" w:customStyle="1" w:styleId="Style1Char">
    <w:name w:val="Style1 Char"/>
    <w:basedOn w:val="Heading2Char"/>
    <w:link w:val="Style1"/>
    <w:rsid w:val="00CB09AD"/>
    <w:rPr>
      <w:sz w:val="24"/>
      <w:lang w:val="en-US" w:eastAsia="en-US"/>
    </w:rPr>
  </w:style>
  <w:style w:type="paragraph" w:styleId="Bibliography">
    <w:name w:val="Bibliography"/>
    <w:basedOn w:val="Normal"/>
    <w:next w:val="Normal"/>
    <w:uiPriority w:val="70"/>
    <w:rsid w:val="00817E29"/>
    <w:pPr>
      <w:tabs>
        <w:tab w:val="left" w:pos="504"/>
      </w:tabs>
      <w:ind w:left="504" w:hanging="504"/>
    </w:pPr>
  </w:style>
  <w:style w:type="paragraph" w:customStyle="1" w:styleId="StyleHeading3Bold">
    <w:name w:val="Style Heading 3 + Bold"/>
    <w:basedOn w:val="Heading3"/>
    <w:rsid w:val="00AA26F7"/>
    <w:pPr>
      <w:spacing w:after="120"/>
    </w:pPr>
    <w:rPr>
      <w:b/>
      <w:bCs/>
    </w:rPr>
  </w:style>
  <w:style w:type="paragraph" w:customStyle="1" w:styleId="Style10ptJustifiedFirstline043cm">
    <w:name w:val="Style 10 pt Justified First line:  0.43 cm"/>
    <w:basedOn w:val="Normal"/>
    <w:rsid w:val="00A04C05"/>
    <w:pPr>
      <w:spacing w:after="120"/>
      <w:ind w:firstLine="244"/>
      <w:contextualSpacing/>
      <w:jc w:val="both"/>
    </w:pPr>
    <w:rPr>
      <w:sz w:val="20"/>
      <w:lang w:val="en-CA"/>
    </w:rPr>
  </w:style>
  <w:style w:type="table" w:styleId="TableGrid">
    <w:name w:val="Table Grid"/>
    <w:basedOn w:val="TableNormal"/>
    <w:uiPriority w:val="59"/>
    <w:rsid w:val="00655C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2727">
      <w:bodyDiv w:val="1"/>
      <w:marLeft w:val="0"/>
      <w:marRight w:val="0"/>
      <w:marTop w:val="0"/>
      <w:marBottom w:val="0"/>
      <w:divBdr>
        <w:top w:val="none" w:sz="0" w:space="0" w:color="auto"/>
        <w:left w:val="none" w:sz="0" w:space="0" w:color="auto"/>
        <w:bottom w:val="none" w:sz="0" w:space="0" w:color="auto"/>
        <w:right w:val="none" w:sz="0" w:space="0" w:color="auto"/>
      </w:divBdr>
    </w:div>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 w:id="546797095">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56091428">
      <w:bodyDiv w:val="1"/>
      <w:marLeft w:val="0"/>
      <w:marRight w:val="0"/>
      <w:marTop w:val="0"/>
      <w:marBottom w:val="0"/>
      <w:divBdr>
        <w:top w:val="none" w:sz="0" w:space="0" w:color="auto"/>
        <w:left w:val="none" w:sz="0" w:space="0" w:color="auto"/>
        <w:bottom w:val="none" w:sz="0" w:space="0" w:color="auto"/>
        <w:right w:val="none" w:sz="0" w:space="0" w:color="auto"/>
      </w:divBdr>
    </w:div>
    <w:div w:id="811212363">
      <w:bodyDiv w:val="1"/>
      <w:marLeft w:val="0"/>
      <w:marRight w:val="0"/>
      <w:marTop w:val="0"/>
      <w:marBottom w:val="0"/>
      <w:divBdr>
        <w:top w:val="none" w:sz="0" w:space="0" w:color="auto"/>
        <w:left w:val="none" w:sz="0" w:space="0" w:color="auto"/>
        <w:bottom w:val="none" w:sz="0" w:space="0" w:color="auto"/>
        <w:right w:val="none" w:sz="0" w:space="0" w:color="auto"/>
      </w:divBdr>
    </w:div>
    <w:div w:id="911891278">
      <w:bodyDiv w:val="1"/>
      <w:marLeft w:val="0"/>
      <w:marRight w:val="0"/>
      <w:marTop w:val="0"/>
      <w:marBottom w:val="0"/>
      <w:divBdr>
        <w:top w:val="none" w:sz="0" w:space="0" w:color="auto"/>
        <w:left w:val="none" w:sz="0" w:space="0" w:color="auto"/>
        <w:bottom w:val="none" w:sz="0" w:space="0" w:color="auto"/>
        <w:right w:val="none" w:sz="0" w:space="0" w:color="auto"/>
      </w:divBdr>
    </w:div>
    <w:div w:id="1109088062">
      <w:bodyDiv w:val="1"/>
      <w:marLeft w:val="0"/>
      <w:marRight w:val="0"/>
      <w:marTop w:val="0"/>
      <w:marBottom w:val="0"/>
      <w:divBdr>
        <w:top w:val="none" w:sz="0" w:space="0" w:color="auto"/>
        <w:left w:val="none" w:sz="0" w:space="0" w:color="auto"/>
        <w:bottom w:val="none" w:sz="0" w:space="0" w:color="auto"/>
        <w:right w:val="none" w:sz="0" w:space="0" w:color="auto"/>
      </w:divBdr>
    </w:div>
    <w:div w:id="1197542447">
      <w:bodyDiv w:val="1"/>
      <w:marLeft w:val="0"/>
      <w:marRight w:val="0"/>
      <w:marTop w:val="0"/>
      <w:marBottom w:val="0"/>
      <w:divBdr>
        <w:top w:val="none" w:sz="0" w:space="0" w:color="auto"/>
        <w:left w:val="none" w:sz="0" w:space="0" w:color="auto"/>
        <w:bottom w:val="none" w:sz="0" w:space="0" w:color="auto"/>
        <w:right w:val="none" w:sz="0" w:space="0" w:color="auto"/>
      </w:divBdr>
    </w:div>
    <w:div w:id="1335110027">
      <w:bodyDiv w:val="1"/>
      <w:marLeft w:val="0"/>
      <w:marRight w:val="0"/>
      <w:marTop w:val="0"/>
      <w:marBottom w:val="0"/>
      <w:divBdr>
        <w:top w:val="none" w:sz="0" w:space="0" w:color="auto"/>
        <w:left w:val="none" w:sz="0" w:space="0" w:color="auto"/>
        <w:bottom w:val="none" w:sz="0" w:space="0" w:color="auto"/>
        <w:right w:val="none" w:sz="0" w:space="0" w:color="auto"/>
      </w:divBdr>
    </w:div>
    <w:div w:id="1456175707">
      <w:bodyDiv w:val="1"/>
      <w:marLeft w:val="0"/>
      <w:marRight w:val="0"/>
      <w:marTop w:val="0"/>
      <w:marBottom w:val="0"/>
      <w:divBdr>
        <w:top w:val="none" w:sz="0" w:space="0" w:color="auto"/>
        <w:left w:val="none" w:sz="0" w:space="0" w:color="auto"/>
        <w:bottom w:val="none" w:sz="0" w:space="0" w:color="auto"/>
        <w:right w:val="none" w:sz="0" w:space="0" w:color="auto"/>
      </w:divBdr>
    </w:div>
    <w:div w:id="1555003959">
      <w:bodyDiv w:val="1"/>
      <w:marLeft w:val="0"/>
      <w:marRight w:val="0"/>
      <w:marTop w:val="0"/>
      <w:marBottom w:val="0"/>
      <w:divBdr>
        <w:top w:val="none" w:sz="0" w:space="0" w:color="auto"/>
        <w:left w:val="none" w:sz="0" w:space="0" w:color="auto"/>
        <w:bottom w:val="none" w:sz="0" w:space="0" w:color="auto"/>
        <w:right w:val="none" w:sz="0" w:space="0" w:color="auto"/>
      </w:divBdr>
    </w:div>
    <w:div w:id="1660882600">
      <w:bodyDiv w:val="1"/>
      <w:marLeft w:val="0"/>
      <w:marRight w:val="0"/>
      <w:marTop w:val="0"/>
      <w:marBottom w:val="0"/>
      <w:divBdr>
        <w:top w:val="none" w:sz="0" w:space="0" w:color="auto"/>
        <w:left w:val="none" w:sz="0" w:space="0" w:color="auto"/>
        <w:bottom w:val="none" w:sz="0" w:space="0" w:color="auto"/>
        <w:right w:val="none" w:sz="0" w:space="0" w:color="auto"/>
      </w:divBdr>
    </w:div>
    <w:div w:id="1827934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31822-86E5-4E02-8DFE-781850CB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4</TotalTime>
  <Pages>5</Pages>
  <Words>3609</Words>
  <Characters>63585</Characters>
  <Application>Microsoft Office Word</Application>
  <DocSecurity>0</DocSecurity>
  <Lines>529</Lines>
  <Paragraphs>13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6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Armin Ghayur Sadigh</cp:lastModifiedBy>
  <cp:revision>184</cp:revision>
  <cp:lastPrinted>2000-05-02T16:54:00Z</cp:lastPrinted>
  <dcterms:created xsi:type="dcterms:W3CDTF">2024-11-29T18:06:00Z</dcterms:created>
  <dcterms:modified xsi:type="dcterms:W3CDTF">2024-12-0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aa4dbc4bb509740d3b9eb8845fe1388dcaf916a7390ef86fdd475ab5802694</vt:lpwstr>
  </property>
  <property fmtid="{D5CDD505-2E9C-101B-9397-08002B2CF9AE}" pid="3" name="ZOTERO_PREF_1">
    <vt:lpwstr>&lt;data data-version="3" zotero-version="7.0.10"&gt;&lt;session id="HXPcp3aH"/&gt;&lt;style id="http://www.zotero.org/styles/ieee" locale="en-US" hasBibliography="1" bibliographyStyleHasBeenSet="1"/&gt;&lt;prefs&gt;&lt;pref name="fieldType" value="Field"/&gt;&lt;/prefs&gt;&lt;/data&gt;</vt:lpwstr>
  </property>
</Properties>
</file>